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0ED11D" w14:textId="10426450" w:rsidR="00C90730" w:rsidRPr="00C83B39" w:rsidRDefault="00C83B39" w:rsidP="00897F9F">
      <w:pPr>
        <w:pStyle w:val="Overskrift1"/>
      </w:pPr>
      <w:r w:rsidRPr="00C83B39">
        <w:t>Including macroeconomic effects when analyzing regulations towards</w:t>
      </w:r>
      <w:r>
        <w:t xml:space="preserve"> </w:t>
      </w:r>
      <w:r w:rsidRPr="00C83B39">
        <w:t xml:space="preserve">the Danish income insurance program </w:t>
      </w:r>
    </w:p>
    <w:p w14:paraId="01B50EB9" w14:textId="0CA02AEC" w:rsidR="00A34CCC" w:rsidRDefault="00A34CCC" w:rsidP="00897F9F">
      <w:pPr>
        <w:pStyle w:val="Overskrift1"/>
        <w:rPr>
          <w:sz w:val="28"/>
          <w:szCs w:val="28"/>
        </w:rPr>
      </w:pPr>
      <w:r w:rsidRPr="00897F9F">
        <w:rPr>
          <w:sz w:val="28"/>
          <w:szCs w:val="28"/>
        </w:rPr>
        <w:t xml:space="preserve">Introduction </w:t>
      </w:r>
    </w:p>
    <w:p w14:paraId="1D39084F" w14:textId="51D52121" w:rsidR="00E21C04" w:rsidRDefault="00E21C04" w:rsidP="00466EA8">
      <w:pPr>
        <w:spacing w:line="360" w:lineRule="auto"/>
      </w:pPr>
      <w:r>
        <w:t>The economic effects of unemployment benefits are poorly understood</w:t>
      </w:r>
      <w:r w:rsidR="0092519B">
        <w:t>,</w:t>
      </w:r>
      <w:r>
        <w:t xml:space="preserve"> as stated by </w:t>
      </w:r>
      <w:proofErr w:type="spellStart"/>
      <w:r>
        <w:t>Karabarbounis</w:t>
      </w:r>
      <w:proofErr w:type="spellEnd"/>
      <w:r>
        <w:t xml:space="preserve"> and Chodorow-Reich (2016). On the one hand, it is argued that by making unemployment more generous job search efforts would be lowered and ha</w:t>
      </w:r>
      <w:r w:rsidR="00466EA8">
        <w:t>ve</w:t>
      </w:r>
      <w:r>
        <w:t xml:space="preserve"> a negative impact on the</w:t>
      </w:r>
      <w:r w:rsidR="007401E9">
        <w:t xml:space="preserve"> economic activity</w:t>
      </w:r>
      <w:r>
        <w:t>. On the other hand, it is argued, that higher benefits would provide a significant economic stimulus by increasing incomes and spending.</w:t>
      </w:r>
    </w:p>
    <w:p w14:paraId="370E9EEC" w14:textId="29365569" w:rsidR="003350DF" w:rsidRPr="00274099" w:rsidRDefault="007401E9" w:rsidP="00A34CCC">
      <w:pPr>
        <w:spacing w:line="360" w:lineRule="auto"/>
      </w:pPr>
      <w:r>
        <w:t>Given</w:t>
      </w:r>
      <w:r w:rsidR="0092519B">
        <w:t xml:space="preserve"> this </w:t>
      </w:r>
      <w:r w:rsidR="00663F25">
        <w:t>uncertainty related to</w:t>
      </w:r>
      <w:r w:rsidR="0092519B">
        <w:t xml:space="preserve"> the effects of changes in the level of unemployment benefits</w:t>
      </w:r>
      <w:r>
        <w:t xml:space="preserve"> it might come as a surprise</w:t>
      </w:r>
      <w:r w:rsidR="0092519B">
        <w:t>,</w:t>
      </w:r>
      <w:r>
        <w:t xml:space="preserve"> that</w:t>
      </w:r>
      <w:r w:rsidR="0092519B">
        <w:t xml:space="preserve"> the p</w:t>
      </w:r>
      <w:r w:rsidR="00897F9F">
        <w:t>olitical</w:t>
      </w:r>
      <w:r w:rsidR="0004525B" w:rsidRPr="00274099">
        <w:t xml:space="preserve"> regulations</w:t>
      </w:r>
      <w:r w:rsidR="0022357C">
        <w:t xml:space="preserve"> imposed</w:t>
      </w:r>
      <w:r w:rsidR="0004525B" w:rsidRPr="00274099">
        <w:t xml:space="preserve"> </w:t>
      </w:r>
      <w:r w:rsidR="0092519B">
        <w:t xml:space="preserve">in Denmark the last decades has resulted in a significant </w:t>
      </w:r>
      <w:r w:rsidR="003350DF" w:rsidRPr="00274099">
        <w:t>fall</w:t>
      </w:r>
      <w:r w:rsidR="00897F9F">
        <w:t xml:space="preserve"> in the</w:t>
      </w:r>
      <w:r w:rsidR="00A34CCC" w:rsidRPr="00274099">
        <w:t xml:space="preserve"> compensation rate</w:t>
      </w:r>
      <w:r w:rsidR="003350DF" w:rsidRPr="00274099">
        <w:t xml:space="preserve"> </w:t>
      </w:r>
      <w:r>
        <w:t>over</w:t>
      </w:r>
      <w:r w:rsidR="003350DF" w:rsidRPr="00274099">
        <w:t xml:space="preserve"> the period of 1990-2018</w:t>
      </w:r>
      <w:r w:rsidR="0092519B">
        <w:t>, as pointed out by DORS 2016, Byrialsen &amp; Raza 2018</w:t>
      </w:r>
      <w:r w:rsidR="00A34CCC" w:rsidRPr="00274099">
        <w:t xml:space="preserve">. </w:t>
      </w:r>
      <w:r w:rsidR="003350DF" w:rsidRPr="00274099">
        <w:t xml:space="preserve">One of the </w:t>
      </w:r>
      <w:r>
        <w:t>best</w:t>
      </w:r>
      <w:r w:rsidR="00A34CCC" w:rsidRPr="00274099">
        <w:t xml:space="preserve"> </w:t>
      </w:r>
      <w:r w:rsidR="0022396D">
        <w:t xml:space="preserve">examples of this </w:t>
      </w:r>
      <w:r w:rsidR="00F53941">
        <w:t>kind</w:t>
      </w:r>
      <w:r w:rsidR="0022396D">
        <w:t xml:space="preserve"> of</w:t>
      </w:r>
      <w:r w:rsidR="00A34CCC" w:rsidRPr="00274099">
        <w:t xml:space="preserve"> political </w:t>
      </w:r>
      <w:r>
        <w:t>regulations</w:t>
      </w:r>
      <w:r w:rsidRPr="00274099">
        <w:t xml:space="preserve"> </w:t>
      </w:r>
      <w:r w:rsidR="0022396D">
        <w:t>is the</w:t>
      </w:r>
      <w:r w:rsidR="00663F25">
        <w:t xml:space="preserve"> </w:t>
      </w:r>
      <w:r w:rsidR="00F53941">
        <w:t>tax reform</w:t>
      </w:r>
      <w:r w:rsidR="00663F25">
        <w:t xml:space="preserve"> from 2012</w:t>
      </w:r>
      <w:r w:rsidR="00616864">
        <w:t>.</w:t>
      </w:r>
      <w:r w:rsidR="0022396D">
        <w:t xml:space="preserve"> </w:t>
      </w:r>
      <w:r w:rsidR="00616864">
        <w:t xml:space="preserve">Combined with a reduction in the taxes on income, </w:t>
      </w:r>
      <w:r w:rsidR="00663F25">
        <w:t>a</w:t>
      </w:r>
      <w:r w:rsidR="00A34CCC" w:rsidRPr="00274099">
        <w:t xml:space="preserve"> suppress</w:t>
      </w:r>
      <w:r w:rsidR="00663F25">
        <w:t>ion of</w:t>
      </w:r>
      <w:r w:rsidR="00A34CCC" w:rsidRPr="00274099">
        <w:t xml:space="preserve"> the regulation of </w:t>
      </w:r>
      <w:r w:rsidR="00535643" w:rsidRPr="00274099">
        <w:t>un</w:t>
      </w:r>
      <w:r w:rsidR="00A34CCC" w:rsidRPr="00274099">
        <w:t>employment benefits in the period of 2016-2023</w:t>
      </w:r>
      <w:r w:rsidR="00663F25">
        <w:t xml:space="preserve"> is </w:t>
      </w:r>
      <w:r w:rsidR="00616864">
        <w:t>expected to increase the level of employment with more than 10.000 people, due to increased economic incentive to participate actively in the labour market</w:t>
      </w:r>
      <w:r>
        <w:t>.</w:t>
      </w:r>
      <w:r w:rsidR="00616864">
        <w:t xml:space="preserve"> </w:t>
      </w:r>
      <w:r w:rsidR="0022396D">
        <w:t xml:space="preserve">In order to discuss </w:t>
      </w:r>
      <w:r w:rsidR="00616864">
        <w:t>the validity of this</w:t>
      </w:r>
      <w:r w:rsidR="0022396D">
        <w:t xml:space="preserve"> </w:t>
      </w:r>
      <w:r w:rsidR="00616864">
        <w:t>expected increase in the level of employment</w:t>
      </w:r>
      <w:r w:rsidR="0022396D">
        <w:t xml:space="preserve"> </w:t>
      </w:r>
      <w:r w:rsidR="00616864">
        <w:t>as a result of</w:t>
      </w:r>
      <w:r w:rsidR="0022396D">
        <w:t xml:space="preserve"> th</w:t>
      </w:r>
      <w:r w:rsidR="00616864">
        <w:t>e suppression of regulation of unemployment benefits</w:t>
      </w:r>
      <w:r w:rsidR="0022396D">
        <w:t>, w</w:t>
      </w:r>
      <w:r w:rsidR="00A34CCC" w:rsidRPr="00274099">
        <w:t>e</w:t>
      </w:r>
      <w:r w:rsidR="0022396D">
        <w:t xml:space="preserve"> build </w:t>
      </w:r>
      <w:r w:rsidR="00922426">
        <w:t xml:space="preserve">a </w:t>
      </w:r>
      <w:r w:rsidR="0022396D">
        <w:t>macroeconomic model for the Danish economy, following the tradition of the</w:t>
      </w:r>
      <w:r w:rsidR="00A34CCC" w:rsidRPr="00274099">
        <w:t xml:space="preserve"> stock-flow-consistent </w:t>
      </w:r>
      <w:r w:rsidR="0006019D" w:rsidRPr="00274099">
        <w:t>(SFC) approach</w:t>
      </w:r>
      <w:r w:rsidR="0022396D">
        <w:t xml:space="preserve"> in order</w:t>
      </w:r>
      <w:r w:rsidR="003350DF" w:rsidRPr="00274099">
        <w:t xml:space="preserve"> to </w:t>
      </w:r>
      <w:r w:rsidR="0022396D">
        <w:t>perform</w:t>
      </w:r>
      <w:r w:rsidR="0004525B" w:rsidRPr="00274099">
        <w:t xml:space="preserve"> a counter-factual </w:t>
      </w:r>
      <w:r w:rsidR="003350DF" w:rsidRPr="00274099">
        <w:t>analy</w:t>
      </w:r>
      <w:r w:rsidR="0004525B" w:rsidRPr="00274099">
        <w:t xml:space="preserve">sis. </w:t>
      </w:r>
      <w:r w:rsidR="00406430">
        <w:t>The model</w:t>
      </w:r>
      <w:r w:rsidR="00663F25">
        <w:t xml:space="preserve"> used in this analysis</w:t>
      </w:r>
      <w:r w:rsidR="0006019D" w:rsidRPr="00274099">
        <w:t xml:space="preserve"> </w:t>
      </w:r>
      <w:r w:rsidR="00663F25">
        <w:t>is an extended version of</w:t>
      </w:r>
      <w:r w:rsidR="00663F25" w:rsidRPr="00274099">
        <w:t xml:space="preserve"> </w:t>
      </w:r>
      <w:r w:rsidR="00663F25">
        <w:t xml:space="preserve">the </w:t>
      </w:r>
      <w:r w:rsidR="0004525B" w:rsidRPr="00274099">
        <w:t xml:space="preserve">model </w:t>
      </w:r>
      <w:r w:rsidR="00663F25">
        <w:t>presented in</w:t>
      </w:r>
      <w:r w:rsidR="0006019D" w:rsidRPr="00274099">
        <w:t xml:space="preserve"> </w:t>
      </w:r>
      <w:r w:rsidR="0016177D" w:rsidRPr="0016177D">
        <w:rPr>
          <w:noProof/>
        </w:rPr>
        <w:t>Byrialsen et al.</w:t>
      </w:r>
      <w:r w:rsidR="0016177D">
        <w:rPr>
          <w:noProof/>
        </w:rPr>
        <w:t xml:space="preserve"> </w:t>
      </w:r>
      <w:r w:rsidR="0016177D">
        <w:fldChar w:fldCharType="begin" w:fldLock="1"/>
      </w:r>
      <w:r w:rsidR="0016177D">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Byrialsen et al., 2022)"},"properties":{"noteIndex":0},"schema":"https://github.com/citation-style-language/schema/raw/master/csl-citation.json"}</w:instrText>
      </w:r>
      <w:r w:rsidR="0016177D">
        <w:fldChar w:fldCharType="separate"/>
      </w:r>
      <w:r w:rsidR="0016177D" w:rsidRPr="0016177D">
        <w:rPr>
          <w:noProof/>
        </w:rPr>
        <w:t>(2022)</w:t>
      </w:r>
      <w:r w:rsidR="0016177D">
        <w:fldChar w:fldCharType="end"/>
      </w:r>
      <w:r w:rsidR="00663F25">
        <w:t>, where</w:t>
      </w:r>
      <w:r w:rsidR="0016177D">
        <w:t xml:space="preserve"> </w:t>
      </w:r>
      <w:r w:rsidR="00663F25">
        <w:t>the</w:t>
      </w:r>
      <w:r w:rsidR="0006019D" w:rsidRPr="00274099">
        <w:t xml:space="preserve"> Danish income insurance program</w:t>
      </w:r>
      <w:r w:rsidR="00663F25">
        <w:t xml:space="preserve"> as well </w:t>
      </w:r>
      <w:r w:rsidR="00663F25" w:rsidRPr="00274099">
        <w:t xml:space="preserve">as </w:t>
      </w:r>
      <w:r w:rsidR="00663F25">
        <w:t>the relevant</w:t>
      </w:r>
      <w:r w:rsidR="00663F25" w:rsidRPr="00274099">
        <w:t xml:space="preserve"> macroeconomic channels for the program</w:t>
      </w:r>
      <w:r w:rsidR="00663F25">
        <w:t xml:space="preserve"> is integrated into the model</w:t>
      </w:r>
      <w:r w:rsidR="0006019D" w:rsidRPr="00274099">
        <w:t xml:space="preserve">. Using these </w:t>
      </w:r>
      <w:r w:rsidR="00E07F15" w:rsidRPr="00274099">
        <w:t>channels,</w:t>
      </w:r>
      <w:r w:rsidR="0006019D" w:rsidRPr="00274099">
        <w:t xml:space="preserve"> we obtain an estimate of the macro elasticity of income insurance on unemployment </w:t>
      </w:r>
      <w:r w:rsidR="00535643" w:rsidRPr="00274099">
        <w:t xml:space="preserve">making it possible to </w:t>
      </w:r>
      <w:r w:rsidR="00897F9F">
        <w:t>evaluate</w:t>
      </w:r>
      <w:r w:rsidR="00535643" w:rsidRPr="00274099">
        <w:t xml:space="preserve"> the </w:t>
      </w:r>
      <w:r w:rsidR="00616864">
        <w:t xml:space="preserve">validity of the </w:t>
      </w:r>
      <w:r w:rsidR="00535643" w:rsidRPr="00274099">
        <w:t>decision to suppress the regulation of unemployment benefits.</w:t>
      </w:r>
    </w:p>
    <w:p w14:paraId="36560FB4" w14:textId="3E223F00" w:rsidR="00A103BE" w:rsidRPr="00897F9F" w:rsidRDefault="00A103BE" w:rsidP="00897F9F">
      <w:pPr>
        <w:pStyle w:val="Overskrift1"/>
        <w:rPr>
          <w:sz w:val="28"/>
          <w:szCs w:val="28"/>
        </w:rPr>
      </w:pPr>
      <w:r w:rsidRPr="00897F9F">
        <w:rPr>
          <w:sz w:val="28"/>
          <w:szCs w:val="28"/>
        </w:rPr>
        <w:t>Evaluating changes in the Danish income insurance program</w:t>
      </w:r>
    </w:p>
    <w:p w14:paraId="6F1905AB" w14:textId="765FEAFC" w:rsidR="00A103BE" w:rsidRPr="00274099" w:rsidRDefault="003350DF" w:rsidP="00A103BE">
      <w:pPr>
        <w:spacing w:line="360" w:lineRule="auto"/>
      </w:pPr>
      <w:r w:rsidRPr="00274099">
        <w:t>In 2015 a commission</w:t>
      </w:r>
      <w:r w:rsidR="0004525B" w:rsidRPr="00274099">
        <w:t xml:space="preserve"> was</w:t>
      </w:r>
      <w:r w:rsidRPr="00274099">
        <w:t xml:space="preserve"> set down by the Danish Ministry of employment (</w:t>
      </w:r>
      <w:r w:rsidR="00897F9F">
        <w:t xml:space="preserve">the </w:t>
      </w:r>
      <w:r w:rsidRPr="00274099">
        <w:t>IS-commission)</w:t>
      </w:r>
      <w:r w:rsidR="007A2995" w:rsidRPr="00274099">
        <w:t xml:space="preserve"> with t</w:t>
      </w:r>
      <w:r w:rsidRPr="00274099">
        <w:t xml:space="preserve">he </w:t>
      </w:r>
      <w:r w:rsidR="00C90730">
        <w:t>aim</w:t>
      </w:r>
      <w:r w:rsidR="00C90730" w:rsidRPr="00274099">
        <w:t xml:space="preserve"> </w:t>
      </w:r>
      <w:r w:rsidR="007A2995" w:rsidRPr="00274099">
        <w:t>of</w:t>
      </w:r>
      <w:r w:rsidRPr="00274099">
        <w:t xml:space="preserve"> analyz</w:t>
      </w:r>
      <w:r w:rsidR="007A2995" w:rsidRPr="00274099">
        <w:t>ing</w:t>
      </w:r>
      <w:r w:rsidRPr="00274099">
        <w:t xml:space="preserve"> changes to the income insurance program</w:t>
      </w:r>
      <w:r w:rsidR="00897F9F">
        <w:t xml:space="preserve"> (IS-program)</w:t>
      </w:r>
      <w:r w:rsidRPr="00274099">
        <w:t xml:space="preserve"> in Denmark</w:t>
      </w:r>
      <w:r w:rsidR="0004525B" w:rsidRPr="00274099">
        <w:t>. The work of the IS-commission</w:t>
      </w:r>
      <w:r w:rsidRPr="00274099">
        <w:t xml:space="preserve"> led to the income insurance model</w:t>
      </w:r>
      <w:r w:rsidR="00897F9F">
        <w:t xml:space="preserve"> (IS-model)</w:t>
      </w:r>
      <w:r w:rsidR="0004525B" w:rsidRPr="00274099">
        <w:t xml:space="preserve">, today used by the government to analyze </w:t>
      </w:r>
      <w:r w:rsidR="0022396D">
        <w:t xml:space="preserve">the effects of </w:t>
      </w:r>
      <w:r w:rsidR="0004525B" w:rsidRPr="00274099">
        <w:t xml:space="preserve">political regulations </w:t>
      </w:r>
      <w:r w:rsidR="0022396D">
        <w:t>affecting</w:t>
      </w:r>
      <w:r w:rsidR="0022396D" w:rsidRPr="00274099">
        <w:t xml:space="preserve"> </w:t>
      </w:r>
      <w:r w:rsidR="0004525B" w:rsidRPr="00274099">
        <w:t>the Danish IS-program</w:t>
      </w:r>
      <w:r w:rsidR="007A2995" w:rsidRPr="00274099">
        <w:t>.</w:t>
      </w:r>
      <w:r w:rsidRPr="00274099">
        <w:t xml:space="preserve"> </w:t>
      </w:r>
      <w:r w:rsidR="0022396D">
        <w:t>T</w:t>
      </w:r>
      <w:r w:rsidRPr="00274099">
        <w:t>he model was built using aggregated micro effects estimating the change in the exit</w:t>
      </w:r>
      <w:r w:rsidR="0004525B" w:rsidRPr="00274099">
        <w:t>- and approach</w:t>
      </w:r>
      <w:r w:rsidRPr="00274099">
        <w:t>-rate</w:t>
      </w:r>
      <w:r w:rsidR="007A2995" w:rsidRPr="00274099">
        <w:t xml:space="preserve"> </w:t>
      </w:r>
      <w:r w:rsidRPr="00274099">
        <w:t>as a result of changes in the level of income insurance</w:t>
      </w:r>
      <w:r w:rsidR="007A2995" w:rsidRPr="00274099">
        <w:t>.</w:t>
      </w:r>
      <w:r w:rsidRPr="00274099">
        <w:t xml:space="preserve"> </w:t>
      </w:r>
      <w:r w:rsidR="00897F9F">
        <w:t>Only l</w:t>
      </w:r>
      <w:r w:rsidR="0004525B" w:rsidRPr="00274099">
        <w:t>ooking at unemployment</w:t>
      </w:r>
      <w:r w:rsidR="00616864">
        <w:t>,</w:t>
      </w:r>
      <w:r w:rsidRPr="00274099">
        <w:t xml:space="preserve"> this model favored the lower level of income insurance</w:t>
      </w:r>
      <w:r w:rsidR="007A2995" w:rsidRPr="00274099">
        <w:t xml:space="preserve"> </w:t>
      </w:r>
      <w:r w:rsidR="00535643" w:rsidRPr="00274099">
        <w:t>as a result of</w:t>
      </w:r>
      <w:r w:rsidR="007A2995" w:rsidRPr="00274099">
        <w:t xml:space="preserve"> suppressing the regulation of the </w:t>
      </w:r>
      <w:r w:rsidR="00535643" w:rsidRPr="00274099">
        <w:t>unemployment benefits</w:t>
      </w:r>
      <w:r w:rsidRPr="00274099">
        <w:t xml:space="preserve">. </w:t>
      </w:r>
      <w:r w:rsidR="007A2995" w:rsidRPr="00274099">
        <w:t>In a response to th</w:t>
      </w:r>
      <w:r w:rsidR="00733461">
        <w:t>is</w:t>
      </w:r>
      <w:r w:rsidR="007A2995" w:rsidRPr="00274099">
        <w:t>,</w:t>
      </w:r>
      <w:r w:rsidRPr="00274099">
        <w:t xml:space="preserve"> worker unions </w:t>
      </w:r>
      <w:r w:rsidRPr="00274099">
        <w:lastRenderedPageBreak/>
        <w:t xml:space="preserve">and unemployment insurance companies </w:t>
      </w:r>
      <w:r w:rsidR="007A2995" w:rsidRPr="00274099">
        <w:t xml:space="preserve">claimed </w:t>
      </w:r>
      <w:r w:rsidRPr="00274099">
        <w:t>that the estimates of the micro effects were not correctly estimated</w:t>
      </w:r>
      <w:r w:rsidR="007A2995" w:rsidRPr="00274099">
        <w:t xml:space="preserve"> and</w:t>
      </w:r>
      <w:r w:rsidRPr="00274099">
        <w:t xml:space="preserve"> most importantly that the important macroeconomic effects</w:t>
      </w:r>
      <w:r w:rsidR="00733461">
        <w:t>,</w:t>
      </w:r>
      <w:r w:rsidR="009A276C" w:rsidRPr="00274099">
        <w:t xml:space="preserve"> of changes to the level of income insurance</w:t>
      </w:r>
      <w:r w:rsidR="00733461">
        <w:t>,</w:t>
      </w:r>
      <w:r w:rsidRPr="00274099">
        <w:t xml:space="preserve"> were missing in the model.</w:t>
      </w:r>
      <w:r w:rsidR="0004525B" w:rsidRPr="00274099">
        <w:t xml:space="preserve"> </w:t>
      </w:r>
      <w:r w:rsidR="0004525B" w:rsidRPr="00274099">
        <w:fldChar w:fldCharType="begin" w:fldLock="1"/>
      </w:r>
      <w:r w:rsidR="00733461">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id":"ITEM-3","issue":"September 2018","issued":{"date-parts":[["2018"]]},"title":"30 Års dagpengeforringelser","type":"article-journal"},"uris":["http://www.mendeley.com/documents/?uuid=f6713169-51f1-434f-9976-a6f0d8693e60"]}],"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04525B" w:rsidRPr="00274099">
        <w:fldChar w:fldCharType="separate"/>
      </w:r>
      <w:r w:rsidR="00733461" w:rsidRPr="00733461">
        <w:rPr>
          <w:noProof/>
        </w:rPr>
        <w:t>(Aastrup, 2018; Jensen, 2021; Risgaard, 2021)</w:t>
      </w:r>
      <w:r w:rsidR="0004525B" w:rsidRPr="00274099">
        <w:fldChar w:fldCharType="end"/>
      </w:r>
    </w:p>
    <w:p w14:paraId="07582CA3" w14:textId="443722EF" w:rsidR="00D30B53" w:rsidRDefault="00FC2D0D" w:rsidP="00A34CCC">
      <w:pPr>
        <w:spacing w:line="360" w:lineRule="auto"/>
      </w:pPr>
      <w:r>
        <w:t>M</w:t>
      </w:r>
      <w:r w:rsidR="008D1C46" w:rsidRPr="00274099">
        <w:t>icro</w:t>
      </w:r>
      <w:r>
        <w:t>-</w:t>
      </w:r>
      <w:r w:rsidR="008D1C46" w:rsidRPr="00274099">
        <w:t>founded models</w:t>
      </w:r>
      <w:r>
        <w:t xml:space="preserve"> like the IS-model</w:t>
      </w:r>
      <w:r w:rsidR="008D1C46" w:rsidRPr="00274099">
        <w:t xml:space="preserve"> make it hard to analyze these macroeconomic effects</w:t>
      </w:r>
      <w:r>
        <w:t>, just like</w:t>
      </w:r>
      <w:r w:rsidR="008D1C46" w:rsidRPr="00274099">
        <w:t xml:space="preserve"> these models imply a large focus on the supply side of the economy, thereby tending to ignore the </w:t>
      </w:r>
      <w:r>
        <w:t>principle of effective</w:t>
      </w:r>
      <w:r w:rsidR="008D1C46" w:rsidRPr="00274099">
        <w:t xml:space="preserve"> demand. Post-Keynesian theory seems to </w:t>
      </w:r>
      <w:r>
        <w:t>be</w:t>
      </w:r>
      <w:r w:rsidR="008D1C46" w:rsidRPr="00274099">
        <w:t xml:space="preserve"> more suitable for this type of </w:t>
      </w:r>
      <w:r>
        <w:t>macro-</w:t>
      </w:r>
      <w:r w:rsidR="008D1C46" w:rsidRPr="00274099">
        <w:t xml:space="preserve">analysis, by </w:t>
      </w:r>
      <w:r>
        <w:t xml:space="preserve">being </w:t>
      </w:r>
      <w:r w:rsidR="00E541BD">
        <w:t>built</w:t>
      </w:r>
      <w:r>
        <w:t xml:space="preserve"> on a </w:t>
      </w:r>
      <w:proofErr w:type="spellStart"/>
      <w:r>
        <w:t>macrofoundation</w:t>
      </w:r>
      <w:proofErr w:type="spellEnd"/>
      <w:r w:rsidR="008D1C46" w:rsidRPr="00274099">
        <w:t xml:space="preserve">. </w:t>
      </w:r>
      <w:r w:rsidR="00E541BD">
        <w:t>W</w:t>
      </w:r>
      <w:r w:rsidR="007E2156" w:rsidRPr="00274099">
        <w:t xml:space="preserve">e use the </w:t>
      </w:r>
      <w:r w:rsidR="00E541BD">
        <w:t xml:space="preserve">accounting </w:t>
      </w:r>
      <w:r w:rsidR="007E2156" w:rsidRPr="00274099">
        <w:t xml:space="preserve">framework </w:t>
      </w:r>
      <w:r w:rsidR="00E541BD">
        <w:t>provided in the</w:t>
      </w:r>
      <w:r w:rsidR="007E2156" w:rsidRPr="00274099">
        <w:t xml:space="preserve"> SFC- model</w:t>
      </w:r>
      <w:r w:rsidR="00E541BD">
        <w:t xml:space="preserve"> approach adding</w:t>
      </w:r>
      <w:r w:rsidR="007E2156" w:rsidRPr="00274099">
        <w:t xml:space="preserve"> </w:t>
      </w:r>
      <w:r w:rsidR="00E541BD">
        <w:t>behavioral</w:t>
      </w:r>
      <w:r w:rsidR="006E3850">
        <w:t xml:space="preserve"> </w:t>
      </w:r>
      <w:r w:rsidR="007E2156" w:rsidRPr="00274099">
        <w:t xml:space="preserve">equations inspired by post-Keynesian theory. To </w:t>
      </w:r>
      <w:r w:rsidR="00291651" w:rsidRPr="00274099">
        <w:t>obtain</w:t>
      </w:r>
      <w:r w:rsidR="007E2156" w:rsidRPr="00274099">
        <w:t xml:space="preserve"> the macro elasticity of the level of income insurance on unemployment we introduce three macroeconomic channels </w:t>
      </w:r>
      <w:r w:rsidR="00291651" w:rsidRPr="00274099">
        <w:t>not considered by</w:t>
      </w:r>
      <w:r w:rsidR="007E2156" w:rsidRPr="00274099">
        <w:t xml:space="preserve"> the income insurance </w:t>
      </w:r>
      <w:r w:rsidR="00291651" w:rsidRPr="00274099">
        <w:t>model</w:t>
      </w:r>
      <w:r w:rsidR="007E2156" w:rsidRPr="00274099">
        <w:t>.</w:t>
      </w:r>
      <w:r w:rsidR="00291651" w:rsidRPr="00274099">
        <w:t xml:space="preserve"> </w:t>
      </w:r>
      <w:r w:rsidR="007E2156" w:rsidRPr="00274099">
        <w:t>The first channel goes</w:t>
      </w:r>
      <w:r w:rsidR="008D1C46" w:rsidRPr="00274099">
        <w:t xml:space="preserve"> through the demand created when raising the income insurance</w:t>
      </w:r>
      <w:r w:rsidR="00E541BD">
        <w:t xml:space="preserve"> as discussed by </w:t>
      </w:r>
      <w:proofErr w:type="spellStart"/>
      <w:r w:rsidR="00E541BD">
        <w:t>Karabarbounis</w:t>
      </w:r>
      <w:proofErr w:type="spellEnd"/>
      <w:r w:rsidR="00E541BD">
        <w:t xml:space="preserve"> and Chodorow-Reich (2016)</w:t>
      </w:r>
      <w:r w:rsidR="008D1C46" w:rsidRPr="00274099">
        <w:t>. Th</w:t>
      </w:r>
      <w:r w:rsidR="00291651" w:rsidRPr="00274099">
        <w:t>is</w:t>
      </w:r>
      <w:r w:rsidR="008D1C46" w:rsidRPr="00274099">
        <w:t xml:space="preserve"> demand channel suggests that changes in </w:t>
      </w:r>
      <w:r w:rsidR="00E541BD">
        <w:t xml:space="preserve">the </w:t>
      </w:r>
      <w:r w:rsidR="008D1C46" w:rsidRPr="00274099">
        <w:t xml:space="preserve">level of income insurance affect the level of aggregated demand </w:t>
      </w:r>
      <w:r w:rsidR="00291651" w:rsidRPr="00274099">
        <w:t>through a</w:t>
      </w:r>
      <w:r w:rsidR="00E541BD">
        <w:t xml:space="preserve"> change in disposable income and thereby</w:t>
      </w:r>
      <w:r w:rsidR="00291651" w:rsidRPr="00274099">
        <w:t xml:space="preserve"> consumption, </w:t>
      </w:r>
      <w:r w:rsidR="00E541BD">
        <w:t xml:space="preserve">which leads to changes in economic activity and the </w:t>
      </w:r>
      <w:r w:rsidR="008D1C46" w:rsidRPr="00274099">
        <w:t xml:space="preserve">demand for </w:t>
      </w:r>
      <w:r w:rsidR="00291651" w:rsidRPr="00274099">
        <w:t>workers</w:t>
      </w:r>
      <w:r w:rsidR="008D1C46" w:rsidRPr="00274099">
        <w:t>.</w:t>
      </w:r>
      <w:r w:rsidR="00221911">
        <w:t xml:space="preserve"> </w:t>
      </w:r>
      <w:r w:rsidR="00D30B53" w:rsidRPr="00274099">
        <w:t>The second channel goes through the insurance rate</w:t>
      </w:r>
      <w:r w:rsidR="00D30B53" w:rsidRPr="00274099">
        <w:rPr>
          <w:rStyle w:val="Fodnotehenvisning"/>
        </w:rPr>
        <w:footnoteReference w:id="1"/>
      </w:r>
      <w:r w:rsidR="00D30B53" w:rsidRPr="00274099">
        <w:t>, as the income insurance program is not mandatory in Denmark, one should expect a lower compensation rate to also lower the insurance rate</w:t>
      </w:r>
      <w:r w:rsidR="00D30B53">
        <w:t xml:space="preserve"> </w:t>
      </w:r>
      <w:r w:rsidR="00D30B53">
        <w:fldChar w:fldCharType="begin" w:fldLock="1"/>
      </w:r>
      <w:r w:rsidR="00D30B53">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D30B53">
        <w:fldChar w:fldCharType="separate"/>
      </w:r>
      <w:r w:rsidR="00D30B53" w:rsidRPr="00733461">
        <w:rPr>
          <w:noProof/>
        </w:rPr>
        <w:t>(Aastrup, 2018; Jensen, 2021; Risgaard, 2021)</w:t>
      </w:r>
      <w:r w:rsidR="00D30B53">
        <w:fldChar w:fldCharType="end"/>
      </w:r>
      <w:r w:rsidR="006E3850">
        <w:t xml:space="preserve">. </w:t>
      </w:r>
      <w:r w:rsidR="00C84119" w:rsidRPr="00274099">
        <w:t xml:space="preserve"> </w:t>
      </w:r>
      <w:r w:rsidR="00D30B53" w:rsidRPr="00274099">
        <w:t xml:space="preserve">Lastly, </w:t>
      </w:r>
      <w:r w:rsidR="00D30B53">
        <w:t xml:space="preserve">we find that </w:t>
      </w:r>
      <w:r w:rsidR="00D30B53" w:rsidRPr="00274099">
        <w:t xml:space="preserve">incorporating the </w:t>
      </w:r>
      <w:r w:rsidR="00D30B53">
        <w:t>level of income insurance</w:t>
      </w:r>
      <w:r w:rsidR="00D30B53" w:rsidRPr="00274099">
        <w:t xml:space="preserve"> is in line with standard models of wage setting, which plays an important role in the determination of the targeted wage </w:t>
      </w:r>
      <w:r w:rsidR="00D30B53" w:rsidRPr="00274099">
        <w:fldChar w:fldCharType="begin" w:fldLock="1"/>
      </w:r>
      <w:r w:rsidR="00D30B53" w:rsidRPr="00274099">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D30B53" w:rsidRPr="00274099">
        <w:fldChar w:fldCharType="separate"/>
      </w:r>
      <w:r w:rsidR="00D30B53" w:rsidRPr="00274099">
        <w:rPr>
          <w:noProof/>
        </w:rPr>
        <w:t>(Mcdonald &amp; Solow, 1981; Shapiro &amp; Stiglitz, 1984)</w:t>
      </w:r>
      <w:r w:rsidR="00D30B53" w:rsidRPr="00274099">
        <w:fldChar w:fldCharType="end"/>
      </w:r>
      <w:r w:rsidR="00D30B53" w:rsidRPr="00274099">
        <w:t>.</w:t>
      </w:r>
    </w:p>
    <w:p w14:paraId="5949657F" w14:textId="026C53A5" w:rsidR="006E3850" w:rsidRDefault="006E3850" w:rsidP="00A34CCC">
      <w:pPr>
        <w:spacing w:line="360" w:lineRule="auto"/>
      </w:pPr>
      <w:r>
        <w:t xml:space="preserve">In order to </w:t>
      </w:r>
      <w:r w:rsidR="0095364A">
        <w:t>analyze the effect of the suppression of regulation of unemployment benefits, we perform a counter-factual analysis, where the regulation was never intro</w:t>
      </w:r>
      <w:r w:rsidR="005C4392">
        <w:t>duced</w:t>
      </w:r>
      <w:r w:rsidR="00221911">
        <w:t>, which means that</w:t>
      </w:r>
      <w:r w:rsidR="005C4392">
        <w:t xml:space="preserve"> the old regulation applies during the whole period.</w:t>
      </w:r>
    </w:p>
    <w:p w14:paraId="4291E6E0" w14:textId="4FD4802B" w:rsidR="008D1C46" w:rsidRPr="00274099" w:rsidRDefault="00221911" w:rsidP="00A34CCC">
      <w:pPr>
        <w:spacing w:line="360" w:lineRule="auto"/>
      </w:pPr>
      <w:r>
        <w:t xml:space="preserve">In the first scenario, the effect of not introducing the new regulations leads to a </w:t>
      </w:r>
      <w:r w:rsidR="00291651" w:rsidRPr="00274099">
        <w:t xml:space="preserve">to </w:t>
      </w:r>
      <w:r>
        <w:t>reduc</w:t>
      </w:r>
      <w:r w:rsidR="00A534D6">
        <w:t>tion in</w:t>
      </w:r>
      <w:r>
        <w:t xml:space="preserve"> the level of</w:t>
      </w:r>
      <w:r w:rsidRPr="00274099">
        <w:t xml:space="preserve"> </w:t>
      </w:r>
      <w:r w:rsidR="00291651" w:rsidRPr="00274099">
        <w:t>unemployment by 250 people</w:t>
      </w:r>
      <w:r w:rsidR="002A5F62" w:rsidRPr="00274099">
        <w:rPr>
          <w:rStyle w:val="Fodnotehenvisning"/>
        </w:rPr>
        <w:footnoteReference w:id="2"/>
      </w:r>
      <w:r w:rsidR="00A534D6">
        <w:t xml:space="preserve"> as seen by the green line in figure 1</w:t>
      </w:r>
      <w:r>
        <w:t>. This result is mainly explained by the demand channel, where higher unemployment benefits stimulates the economic activity, mainly through higher consumptions.</w:t>
      </w:r>
    </w:p>
    <w:p w14:paraId="70C0337E" w14:textId="2B5FB97C" w:rsidR="008D1C46" w:rsidRPr="00274099" w:rsidRDefault="00A534D6" w:rsidP="00A34CCC">
      <w:pPr>
        <w:spacing w:line="360" w:lineRule="auto"/>
      </w:pPr>
      <w:r>
        <w:t>Since w</w:t>
      </w:r>
      <w:r w:rsidR="00C84119" w:rsidRPr="00274099">
        <w:t xml:space="preserve">e find a significant </w:t>
      </w:r>
      <w:r w:rsidR="000F75CE" w:rsidRPr="00274099">
        <w:t>positive</w:t>
      </w:r>
      <w:r w:rsidR="00C84119" w:rsidRPr="00274099">
        <w:t xml:space="preserve"> relationship</w:t>
      </w:r>
      <w:r w:rsidR="00733461">
        <w:t xml:space="preserve"> </w:t>
      </w:r>
      <w:r w:rsidR="00C84119" w:rsidRPr="00274099">
        <w:t>between the insurance rate and compensation rate</w:t>
      </w:r>
      <w:r>
        <w:t>, we want to introduce this link in the second scenario, to see how this affect the results achieved in scenario 1</w:t>
      </w:r>
      <w:r w:rsidR="00733461">
        <w:t xml:space="preserve">. </w:t>
      </w:r>
      <w:r w:rsidR="0016177D">
        <w:t>Introducing this relationship</w:t>
      </w:r>
      <w:r w:rsidR="00FF3D35">
        <w:t xml:space="preserve"> and removing the suppression of the regulation of unemployment benefits</w:t>
      </w:r>
      <w:r w:rsidR="0016177D">
        <w:t xml:space="preserve">, </w:t>
      </w:r>
      <w:r w:rsidR="00FF3D35">
        <w:t xml:space="preserve">leads to a further reduction in the level of </w:t>
      </w:r>
      <w:r w:rsidR="00291651" w:rsidRPr="00274099">
        <w:t>unemployment by 50 people</w:t>
      </w:r>
      <w:r w:rsidR="00FF3D35">
        <w:t xml:space="preserve"> compared to scenario 1</w:t>
      </w:r>
      <w:r w:rsidR="004076DC">
        <w:t xml:space="preserve">, as seen </w:t>
      </w:r>
      <w:r w:rsidR="007429A4">
        <w:t xml:space="preserve">by </w:t>
      </w:r>
      <w:r w:rsidR="007429A4">
        <w:lastRenderedPageBreak/>
        <w:t>the black</w:t>
      </w:r>
      <w:r w:rsidR="00922426">
        <w:t xml:space="preserve"> line</w:t>
      </w:r>
      <w:r w:rsidR="007429A4">
        <w:t xml:space="preserve"> </w:t>
      </w:r>
      <w:r w:rsidR="004076DC">
        <w:t>in figure 1</w:t>
      </w:r>
      <w:r w:rsidR="00291651" w:rsidRPr="00274099">
        <w:t>.</w:t>
      </w:r>
      <w:r w:rsidR="005D5033">
        <w:t xml:space="preserve"> The reason for the further reduction in the level of unemployment is due to the increase in the number of people in the insurance program and therefore a higher average income level of unemployment benefits.</w:t>
      </w:r>
      <w:r w:rsidR="00291651" w:rsidRPr="00274099">
        <w:t xml:space="preserve"> </w:t>
      </w:r>
    </w:p>
    <w:p w14:paraId="7E434077" w14:textId="323A6CEC" w:rsidR="00086B63" w:rsidRDefault="00086B63" w:rsidP="008D1C46">
      <w:pPr>
        <w:spacing w:line="360" w:lineRule="auto"/>
        <w:rPr>
          <w:rFonts w:cstheme="minorHAnsi"/>
        </w:rPr>
      </w:pPr>
      <w:r>
        <w:t>In the third scenario we allow the level of unemployment benefits to affect the wages.</w:t>
      </w:r>
      <w:r>
        <w:rPr>
          <w:rFonts w:cstheme="minorHAnsi"/>
        </w:rPr>
        <w:t xml:space="preserve"> </w:t>
      </w:r>
      <w:r w:rsidR="00390417">
        <w:rPr>
          <w:rFonts w:cstheme="minorHAnsi"/>
        </w:rPr>
        <w:t>W</w:t>
      </w:r>
      <w:r w:rsidR="002A5F62" w:rsidRPr="00274099">
        <w:rPr>
          <w:rFonts w:cstheme="minorHAnsi"/>
        </w:rPr>
        <w:t>e</w:t>
      </w:r>
      <w:r w:rsidR="00390417">
        <w:rPr>
          <w:rFonts w:cstheme="minorHAnsi"/>
        </w:rPr>
        <w:t xml:space="preserve"> </w:t>
      </w:r>
      <w:r w:rsidR="002A5F62" w:rsidRPr="00274099">
        <w:rPr>
          <w:rFonts w:cstheme="minorHAnsi"/>
        </w:rPr>
        <w:t>assume that</w:t>
      </w:r>
      <w:r w:rsidR="00B508C6" w:rsidRPr="00274099">
        <w:rPr>
          <w:rFonts w:cstheme="minorHAnsi"/>
        </w:rPr>
        <w:t xml:space="preserve"> </w:t>
      </w:r>
      <w:r w:rsidR="00390417">
        <w:rPr>
          <w:rFonts w:cstheme="minorHAnsi"/>
        </w:rPr>
        <w:t>the worker unions got two agendas</w:t>
      </w:r>
      <w:r w:rsidR="0016177D">
        <w:rPr>
          <w:rFonts w:cstheme="minorHAnsi"/>
        </w:rPr>
        <w:t xml:space="preserve"> when entering the wage negotiations</w:t>
      </w:r>
      <w:r w:rsidR="00390417">
        <w:rPr>
          <w:rFonts w:cstheme="minorHAnsi"/>
        </w:rPr>
        <w:t>, first, they</w:t>
      </w:r>
      <w:r w:rsidR="00B508C6" w:rsidRPr="00274099">
        <w:rPr>
          <w:rFonts w:cstheme="minorHAnsi"/>
        </w:rPr>
        <w:t xml:space="preserve"> want wages to follow inflation so</w:t>
      </w:r>
      <w:r w:rsidR="00390417">
        <w:rPr>
          <w:rFonts w:cstheme="minorHAnsi"/>
        </w:rPr>
        <w:t xml:space="preserve"> that</w:t>
      </w:r>
      <w:r w:rsidR="00B508C6" w:rsidRPr="00274099">
        <w:rPr>
          <w:rFonts w:cstheme="minorHAnsi"/>
        </w:rPr>
        <w:t xml:space="preserve"> workers keep their purchasing power over time</w:t>
      </w:r>
      <w:r w:rsidR="00390417">
        <w:rPr>
          <w:rFonts w:cstheme="minorHAnsi"/>
        </w:rPr>
        <w:t>,</w:t>
      </w:r>
      <w:r w:rsidR="00B508C6" w:rsidRPr="00274099">
        <w:rPr>
          <w:rFonts w:cstheme="minorHAnsi"/>
        </w:rPr>
        <w:t xml:space="preserve"> </w:t>
      </w:r>
      <w:r w:rsidR="00390417">
        <w:rPr>
          <w:rFonts w:cstheme="minorHAnsi"/>
        </w:rPr>
        <w:t>s</w:t>
      </w:r>
      <w:r w:rsidR="00B508C6" w:rsidRPr="00274099">
        <w:rPr>
          <w:rFonts w:cstheme="minorHAnsi"/>
        </w:rPr>
        <w:t>econd, they set a threshold for the minimum wage gap</w:t>
      </w:r>
      <w:r w:rsidR="00390417">
        <w:rPr>
          <w:rFonts w:cstheme="minorHAnsi"/>
        </w:rPr>
        <w:t xml:space="preserve"> between wages and the level of income insurance, </w:t>
      </w:r>
      <w:r w:rsidR="00B508C6" w:rsidRPr="00274099">
        <w:rPr>
          <w:rFonts w:cstheme="minorHAnsi"/>
        </w:rPr>
        <w:t>to maintain a certain incentive to stay employed. In the model the minimum wage gap is set to 42% of the wage</w:t>
      </w:r>
      <w:r w:rsidR="00B508C6" w:rsidRPr="00274099">
        <w:rPr>
          <w:rStyle w:val="Fodnotehenvisning"/>
          <w:rFonts w:cstheme="minorHAnsi"/>
        </w:rPr>
        <w:footnoteReference w:id="3"/>
      </w:r>
      <w:r w:rsidR="0016177D">
        <w:rPr>
          <w:rFonts w:cstheme="minorHAnsi"/>
        </w:rPr>
        <w:t xml:space="preserve">, if </w:t>
      </w:r>
      <w:r w:rsidR="00B508C6" w:rsidRPr="00274099">
        <w:rPr>
          <w:rFonts w:cstheme="minorHAnsi"/>
        </w:rPr>
        <w:t>inflation is not able to close the minimum wage-gap alone (thereby leaving the gap to be below 42% of the wage), the labor unions would set the target wage so that the wage gap is exactly 42% of the wage.</w:t>
      </w:r>
      <w:r w:rsidR="00004BF6" w:rsidRPr="00274099">
        <w:rPr>
          <w:rFonts w:cstheme="minorHAnsi"/>
        </w:rPr>
        <w:t xml:space="preserve"> </w:t>
      </w:r>
    </w:p>
    <w:p w14:paraId="1B6F9901" w14:textId="4D367F6C" w:rsidR="00004BF6" w:rsidRDefault="00086B63" w:rsidP="008D1C46">
      <w:pPr>
        <w:spacing w:line="360" w:lineRule="auto"/>
        <w:rPr>
          <w:rFonts w:cstheme="minorHAnsi"/>
        </w:rPr>
      </w:pPr>
      <w:r>
        <w:rPr>
          <w:rFonts w:cstheme="minorHAnsi"/>
        </w:rPr>
        <w:t>Integrating</w:t>
      </w:r>
      <w:r w:rsidRPr="00086B63">
        <w:rPr>
          <w:rFonts w:cstheme="minorHAnsi"/>
        </w:rPr>
        <w:t xml:space="preserve"> </w:t>
      </w:r>
      <w:r w:rsidRPr="00274099">
        <w:rPr>
          <w:rFonts w:cstheme="minorHAnsi"/>
        </w:rPr>
        <w:t>the wage-channel</w:t>
      </w:r>
      <w:r w:rsidR="00F471A3">
        <w:rPr>
          <w:rFonts w:cstheme="minorHAnsi"/>
        </w:rPr>
        <w:t>, with the first two channels,</w:t>
      </w:r>
      <w:r>
        <w:rPr>
          <w:rFonts w:cstheme="minorHAnsi"/>
        </w:rPr>
        <w:t xml:space="preserve"> creating a link between unemployment benefits and wages clearly </w:t>
      </w:r>
      <w:r w:rsidR="007429A4">
        <w:rPr>
          <w:rFonts w:cstheme="minorHAnsi"/>
        </w:rPr>
        <w:t>lead to</w:t>
      </w:r>
      <w:r>
        <w:rPr>
          <w:rFonts w:cstheme="minorHAnsi"/>
        </w:rPr>
        <w:t xml:space="preserve"> the </w:t>
      </w:r>
      <w:r w:rsidR="007429A4">
        <w:rPr>
          <w:rFonts w:cstheme="minorHAnsi"/>
        </w:rPr>
        <w:t xml:space="preserve">opposite </w:t>
      </w:r>
      <w:r>
        <w:rPr>
          <w:rFonts w:cstheme="minorHAnsi"/>
        </w:rPr>
        <w:t xml:space="preserve">results </w:t>
      </w:r>
      <w:r w:rsidR="007429A4">
        <w:rPr>
          <w:rFonts w:cstheme="minorHAnsi"/>
        </w:rPr>
        <w:t>compared to the one achieved</w:t>
      </w:r>
      <w:r>
        <w:rPr>
          <w:rFonts w:cstheme="minorHAnsi"/>
        </w:rPr>
        <w:t xml:space="preserve"> in scenario 1 and 2. In this scenario, the </w:t>
      </w:r>
      <w:r w:rsidR="007429A4">
        <w:rPr>
          <w:rFonts w:cstheme="minorHAnsi"/>
        </w:rPr>
        <w:t>omission</w:t>
      </w:r>
      <w:r>
        <w:rPr>
          <w:rFonts w:cstheme="minorHAnsi"/>
        </w:rPr>
        <w:t xml:space="preserve"> of </w:t>
      </w:r>
      <w:r>
        <w:t>the suppression of the regulation of unemployment benefits</w:t>
      </w:r>
      <w:r w:rsidRPr="00274099">
        <w:rPr>
          <w:rFonts w:cstheme="minorHAnsi"/>
        </w:rPr>
        <w:t xml:space="preserve"> </w:t>
      </w:r>
      <w:r>
        <w:rPr>
          <w:rFonts w:cstheme="minorHAnsi"/>
        </w:rPr>
        <w:t>result in an</w:t>
      </w:r>
      <w:r w:rsidR="002A5F62" w:rsidRPr="00274099">
        <w:rPr>
          <w:rFonts w:cstheme="minorHAnsi"/>
        </w:rPr>
        <w:t xml:space="preserve"> increase</w:t>
      </w:r>
      <w:r w:rsidR="007429A4">
        <w:rPr>
          <w:rFonts w:cstheme="minorHAnsi"/>
        </w:rPr>
        <w:t xml:space="preserve"> in</w:t>
      </w:r>
      <w:r w:rsidR="002A5F62" w:rsidRPr="00274099">
        <w:rPr>
          <w:rFonts w:cstheme="minorHAnsi"/>
        </w:rPr>
        <w:t xml:space="preserve"> </w:t>
      </w:r>
      <w:r>
        <w:rPr>
          <w:rFonts w:cstheme="minorHAnsi"/>
        </w:rPr>
        <w:t xml:space="preserve">the level of </w:t>
      </w:r>
      <w:r w:rsidR="002A5F62" w:rsidRPr="00274099">
        <w:rPr>
          <w:rFonts w:cstheme="minorHAnsi"/>
        </w:rPr>
        <w:t>unemployment by 1</w:t>
      </w:r>
      <w:r w:rsidR="00F471A3">
        <w:rPr>
          <w:rFonts w:cstheme="minorHAnsi"/>
        </w:rPr>
        <w:t>4</w:t>
      </w:r>
      <w:r w:rsidR="002A5F62" w:rsidRPr="00274099">
        <w:rPr>
          <w:rFonts w:cstheme="minorHAnsi"/>
        </w:rPr>
        <w:t>50 people compared to the baseline</w:t>
      </w:r>
      <w:r w:rsidR="007429A4">
        <w:rPr>
          <w:rFonts w:cstheme="minorHAnsi"/>
        </w:rPr>
        <w:t xml:space="preserve">, as seen by the </w:t>
      </w:r>
      <w:r w:rsidR="00F471A3">
        <w:rPr>
          <w:rFonts w:cstheme="minorHAnsi"/>
        </w:rPr>
        <w:t>blue</w:t>
      </w:r>
      <w:r w:rsidR="007429A4">
        <w:rPr>
          <w:rFonts w:cstheme="minorHAnsi"/>
        </w:rPr>
        <w:t xml:space="preserve"> line in figure 1</w:t>
      </w:r>
      <w:r>
        <w:rPr>
          <w:rFonts w:cstheme="minorHAnsi"/>
        </w:rPr>
        <w:t xml:space="preserve">. </w:t>
      </w:r>
      <w:r w:rsidR="007429A4">
        <w:rPr>
          <w:rFonts w:cstheme="minorHAnsi"/>
        </w:rPr>
        <w:t xml:space="preserve">This is driven by the assumption, that the increase in the level of unemployment benefits leads to a higher increase in the wages. An increase in wages has a dual effect in the model. On the one hand it affects the economy positively due to higher household income and thereby higher consumption. On the other hand, the increase in wages affect the economy negatively in mainly two aspects: firstly, an increase in wages leads to a change in the income distribution, where the wage share increases (and the profit share thereby is reduced with the same magnitude), which reduces the level of investment. Secondly, higher wages lead to higher domestic prices, which reduces the competitiveness of the Danish firms and thereby the level of net export. </w:t>
      </w:r>
    </w:p>
    <w:p w14:paraId="57EAB68D" w14:textId="19E5A27F" w:rsidR="00F471A3" w:rsidRPr="00274099" w:rsidRDefault="00F471A3" w:rsidP="008D1C46">
      <w:pPr>
        <w:spacing w:line="360" w:lineRule="auto"/>
      </w:pPr>
      <w:r>
        <w:rPr>
          <w:rFonts w:cstheme="minorHAnsi"/>
        </w:rPr>
        <w:t xml:space="preserve">The final conclusion of </w:t>
      </w:r>
      <w:r w:rsidR="000802F2">
        <w:rPr>
          <w:rFonts w:cstheme="minorHAnsi"/>
        </w:rPr>
        <w:t xml:space="preserve">including </w:t>
      </w:r>
      <w:r>
        <w:rPr>
          <w:rFonts w:cstheme="minorHAnsi"/>
        </w:rPr>
        <w:t xml:space="preserve">the three channels </w:t>
      </w:r>
      <w:r w:rsidR="000802F2">
        <w:rPr>
          <w:rFonts w:cstheme="minorHAnsi"/>
        </w:rPr>
        <w:t>when</w:t>
      </w:r>
      <w:r>
        <w:rPr>
          <w:rFonts w:cstheme="minorHAnsi"/>
        </w:rPr>
        <w:t xml:space="preserve"> removing the </w:t>
      </w:r>
      <w:r>
        <w:t>suppression of the regulation of unemployment benefits</w:t>
      </w:r>
      <w:r w:rsidR="000802F2">
        <w:t>, is an increase in the</w:t>
      </w:r>
      <w:r>
        <w:t xml:space="preserve"> level of unemployment by 1450 people, leaving the elasticity of the macroeconomic effects to be in the range of 0.25-0.3</w:t>
      </w:r>
      <w:r w:rsidR="00447278" w:rsidRPr="00274099">
        <w:rPr>
          <w:rStyle w:val="Fodnotehenvisning"/>
        </w:rPr>
        <w:footnoteReference w:id="4"/>
      </w:r>
      <w:r>
        <w:t>.</w:t>
      </w:r>
    </w:p>
    <w:p w14:paraId="5BF29899" w14:textId="4DF92FD7" w:rsidR="0016177D" w:rsidRDefault="0016177D" w:rsidP="0016177D">
      <w:pPr>
        <w:pStyle w:val="Billedtekst"/>
        <w:keepNext/>
        <w:jc w:val="center"/>
      </w:pPr>
      <w:r>
        <w:lastRenderedPageBreak/>
        <w:t xml:space="preserve">Figure </w:t>
      </w:r>
      <w:fldSimple w:instr=" SEQ Figure \* ARABIC ">
        <w:r>
          <w:rPr>
            <w:noProof/>
          </w:rPr>
          <w:t>1</w:t>
        </w:r>
      </w:fldSimple>
      <w:r>
        <w:t>: The change in unemployment when removing the suppressing of the state regulation percentage</w:t>
      </w:r>
    </w:p>
    <w:p w14:paraId="0EE4F977" w14:textId="09A4BF0F" w:rsidR="00C27CC4" w:rsidRPr="00C83B39" w:rsidRDefault="00F471A3" w:rsidP="00C83B39">
      <w:pPr>
        <w:jc w:val="center"/>
      </w:pPr>
      <w:r w:rsidRPr="00F471A3">
        <w:drawing>
          <wp:inline distT="0" distB="0" distL="0" distR="0" wp14:anchorId="03EADE03" wp14:editId="7B01376F">
            <wp:extent cx="4675367" cy="2885358"/>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705437" cy="2903916"/>
                    </a:xfrm>
                    <a:prstGeom prst="rect">
                      <a:avLst/>
                    </a:prstGeom>
                  </pic:spPr>
                </pic:pic>
              </a:graphicData>
            </a:graphic>
          </wp:inline>
        </w:drawing>
      </w:r>
    </w:p>
    <w:p w14:paraId="5753D735" w14:textId="372E6E38" w:rsidR="006B58BF" w:rsidRPr="00A7281E" w:rsidRDefault="006B58BF" w:rsidP="00A7281E">
      <w:pPr>
        <w:pStyle w:val="Overskrift1"/>
        <w:rPr>
          <w:sz w:val="28"/>
          <w:szCs w:val="28"/>
        </w:rPr>
      </w:pPr>
      <w:r w:rsidRPr="00897F9F">
        <w:rPr>
          <w:sz w:val="28"/>
          <w:szCs w:val="28"/>
        </w:rPr>
        <w:t xml:space="preserve">Estimating the macro elasticity of Denmark </w:t>
      </w:r>
    </w:p>
    <w:p w14:paraId="1A19C4A6" w14:textId="527E1DA4" w:rsidR="006B58BF" w:rsidRPr="000F4817" w:rsidRDefault="006B58BF" w:rsidP="00454710">
      <w:pPr>
        <w:spacing w:line="360" w:lineRule="auto"/>
        <w:rPr>
          <w:rFonts w:cstheme="minorHAnsi"/>
        </w:rPr>
      </w:pPr>
      <w:r w:rsidRPr="000F4817">
        <w:t xml:space="preserve">When discussing a political decision like suppressing the rate regulation percentage, it is crucial to know the relationship between the macro elasticity and micro elasticity for the Danish economy. To the best of our knowledge, no previous study has compared these for the Danish economy. For the general case </w:t>
      </w:r>
      <w:r w:rsidRPr="000F4817">
        <w:rPr>
          <w:noProof/>
        </w:rPr>
        <w:t>Fredriksson &amp; Söderström</w:t>
      </w:r>
      <w:r w:rsidRPr="000F4817">
        <w:t xml:space="preserve"> </w:t>
      </w:r>
      <w:r w:rsidRPr="000F4817">
        <w:fldChar w:fldCharType="begin" w:fldLock="1"/>
      </w:r>
      <w:r w:rsidRPr="000F4817">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Pr="000F4817">
        <w:fldChar w:fldCharType="separate"/>
      </w:r>
      <w:r w:rsidRPr="000F4817">
        <w:rPr>
          <w:noProof/>
        </w:rPr>
        <w:t>(2020)</w:t>
      </w:r>
      <w:r w:rsidRPr="000F4817">
        <w:fldChar w:fldCharType="end"/>
      </w:r>
      <w:r w:rsidRPr="000F4817">
        <w:t xml:space="preserve"> concludes that when not knowing the macro elasticity relative to the micro elasticity of income insurance it is not possible to make the right political decisions. If the macro elasticity equals the micro elasticity, then the Baily-Chetty formula applies directly (Baily, 1978; Chetty, 2006). If the macro elasticity is greater than the micro elasticity</w:t>
      </w:r>
      <w:r w:rsidRPr="00847BCD">
        <w:rPr>
          <w:sz w:val="24"/>
          <w:szCs w:val="24"/>
        </w:rPr>
        <w:t xml:space="preserve"> </w:t>
      </w:r>
      <w:r w:rsidRPr="000F4817">
        <w:rPr>
          <w:rFonts w:cstheme="minorHAnsi"/>
        </w:rPr>
        <w:t>income insurance should be set lower than the level dictated by the Baily-Chetty formula</w:t>
      </w:r>
      <w:r w:rsidR="00C91DE0">
        <w:rPr>
          <w:rFonts w:cstheme="minorHAnsi"/>
        </w:rPr>
        <w:t xml:space="preserve"> </w:t>
      </w:r>
      <w:r w:rsidR="00C91DE0">
        <w:t xml:space="preserve">due to </w:t>
      </w:r>
      <w:r w:rsidR="00C91DE0" w:rsidRPr="000F4817">
        <w:t>aggregate</w:t>
      </w:r>
      <w:r w:rsidR="00C91DE0">
        <w:t>d</w:t>
      </w:r>
      <w:r w:rsidR="00C91DE0" w:rsidRPr="000F4817">
        <w:t xml:space="preserve"> inefficiencies</w:t>
      </w:r>
      <w:r w:rsidR="00C91DE0">
        <w:t xml:space="preserve"> in the economy</w:t>
      </w:r>
      <w:r w:rsidRPr="000F4817">
        <w:rPr>
          <w:rFonts w:cstheme="minorHAnsi"/>
        </w:rPr>
        <w:t>.</w:t>
      </w:r>
      <w:r w:rsidR="00C91DE0">
        <w:rPr>
          <w:rFonts w:cstheme="minorHAnsi"/>
        </w:rPr>
        <w:t xml:space="preserve"> Likewise, </w:t>
      </w:r>
      <w:r w:rsidR="00C91DE0" w:rsidRPr="000F4817">
        <w:rPr>
          <w:rFonts w:cstheme="minorHAnsi"/>
        </w:rPr>
        <w:t xml:space="preserve">income insurance should be set </w:t>
      </w:r>
      <w:r w:rsidR="00C91DE0">
        <w:rPr>
          <w:rFonts w:cstheme="minorHAnsi"/>
        </w:rPr>
        <w:t>higher than</w:t>
      </w:r>
      <w:r w:rsidR="00C91DE0" w:rsidRPr="000F4817">
        <w:rPr>
          <w:rFonts w:cstheme="minorHAnsi"/>
        </w:rPr>
        <w:t xml:space="preserve"> dictated by the Baily-Chetty formula</w:t>
      </w:r>
      <w:r w:rsidR="00C91DE0">
        <w:rPr>
          <w:rFonts w:cstheme="minorHAnsi"/>
        </w:rPr>
        <w:t xml:space="preserve"> </w:t>
      </w:r>
      <w:r w:rsidR="00C91DE0">
        <w:t>i</w:t>
      </w:r>
      <w:r w:rsidR="00C91DE0" w:rsidRPr="000F4817">
        <w:t xml:space="preserve">f the macro elasticity is </w:t>
      </w:r>
      <w:r w:rsidR="00C91DE0">
        <w:t>lower</w:t>
      </w:r>
      <w:r w:rsidR="00C91DE0" w:rsidRPr="000F4817">
        <w:t xml:space="preserve"> than the micro elasticity</w:t>
      </w:r>
      <w:r w:rsidR="00C91DE0">
        <w:t>.</w:t>
      </w:r>
      <w:r w:rsidR="00C91DE0">
        <w:rPr>
          <w:rFonts w:cstheme="minorHAnsi"/>
        </w:rPr>
        <w:t xml:space="preserve"> </w:t>
      </w:r>
      <w:r w:rsidRPr="000F4817">
        <w:rPr>
          <w:rFonts w:cstheme="minorHAnsi"/>
        </w:rPr>
        <w:t xml:space="preserve">A key question is thus whether the macro elasticity is greater/lower or equal to the micro elasticity. </w:t>
      </w:r>
      <w:r w:rsidRPr="000F4817">
        <w:rPr>
          <w:rFonts w:cstheme="minorHAnsi"/>
        </w:rPr>
        <w:fldChar w:fldCharType="begin" w:fldLock="1"/>
      </w:r>
      <w:r w:rsidRPr="000F4817">
        <w:rPr>
          <w:rFonts w:cstheme="minorHAnsi"/>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Pr="000F4817">
        <w:rPr>
          <w:rFonts w:cstheme="minorHAnsi"/>
        </w:rPr>
        <w:fldChar w:fldCharType="separate"/>
      </w:r>
      <w:r w:rsidRPr="000F4817">
        <w:rPr>
          <w:rFonts w:cstheme="minorHAnsi"/>
          <w:noProof/>
        </w:rPr>
        <w:t>(Fredriksson &amp; Söderström, 2020)</w:t>
      </w:r>
      <w:r w:rsidRPr="000F4817">
        <w:rPr>
          <w:rFonts w:cstheme="minorHAnsi"/>
        </w:rPr>
        <w:fldChar w:fldCharType="end"/>
      </w:r>
      <w:r w:rsidR="0076507F" w:rsidRPr="000F4817">
        <w:rPr>
          <w:rFonts w:cstheme="minorHAnsi"/>
        </w:rPr>
        <w:t>.</w:t>
      </w:r>
    </w:p>
    <w:p w14:paraId="3A7BFA38" w14:textId="69EBE60E" w:rsidR="0076507F" w:rsidRPr="000F4817" w:rsidRDefault="0076507F" w:rsidP="00454710">
      <w:pPr>
        <w:spacing w:line="360" w:lineRule="auto"/>
        <w:rPr>
          <w:rFonts w:cstheme="minorHAnsi"/>
        </w:rPr>
      </w:pPr>
      <w:r w:rsidRPr="000F4817">
        <w:rPr>
          <w:rFonts w:cstheme="minorHAnsi"/>
        </w:rPr>
        <w:t xml:space="preserve">To obtain an estimate of the macro elasticity for Denmark, we use the same idea as </w:t>
      </w:r>
      <w:r w:rsidRPr="000F4817">
        <w:rPr>
          <w:rFonts w:cstheme="minorHAnsi"/>
          <w:noProof/>
        </w:rPr>
        <w:t>Lalive et al.</w:t>
      </w:r>
      <w:r w:rsidRPr="000F4817">
        <w:rPr>
          <w:rFonts w:cstheme="minorHAnsi"/>
        </w:rPr>
        <w:t xml:space="preserve"> </w:t>
      </w:r>
      <w:r w:rsidRPr="000F4817">
        <w:rPr>
          <w:rFonts w:cstheme="minorHAnsi"/>
        </w:rPr>
        <w:fldChar w:fldCharType="begin" w:fldLock="1"/>
      </w:r>
      <w:r w:rsidRPr="000F4817">
        <w:rPr>
          <w:rFonts w:cstheme="minorHAnsi"/>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Pr="000F4817">
        <w:rPr>
          <w:rFonts w:cstheme="minorHAnsi"/>
        </w:rPr>
        <w:fldChar w:fldCharType="separate"/>
      </w:r>
      <w:r w:rsidRPr="000F4817">
        <w:rPr>
          <w:rFonts w:cstheme="minorHAnsi"/>
          <w:noProof/>
        </w:rPr>
        <w:t>(2015)</w:t>
      </w:r>
      <w:r w:rsidRPr="000F4817">
        <w:rPr>
          <w:rFonts w:cstheme="minorHAnsi"/>
        </w:rPr>
        <w:fldChar w:fldCharType="end"/>
      </w:r>
      <w:r w:rsidRPr="000F4817">
        <w:rPr>
          <w:rFonts w:cstheme="minorHAnsi"/>
        </w:rPr>
        <w:t xml:space="preserve"> taking the sum of the micro effect and </w:t>
      </w:r>
      <w:r w:rsidR="008B3A72">
        <w:rPr>
          <w:rFonts w:cstheme="minorHAnsi"/>
        </w:rPr>
        <w:t>macro effects</w:t>
      </w:r>
      <w:r w:rsidRPr="000F4817">
        <w:rPr>
          <w:rFonts w:cstheme="minorHAnsi"/>
        </w:rPr>
        <w:t xml:space="preserve">. So, if finding significant </w:t>
      </w:r>
      <w:r w:rsidR="008B3A72">
        <w:rPr>
          <w:rFonts w:cstheme="minorHAnsi"/>
        </w:rPr>
        <w:t>macro effects</w:t>
      </w:r>
      <w:r w:rsidRPr="000F4817">
        <w:rPr>
          <w:rFonts w:cstheme="minorHAnsi"/>
        </w:rPr>
        <w:t xml:space="preserve"> as we </w:t>
      </w:r>
      <w:r w:rsidR="00547D83">
        <w:rPr>
          <w:rFonts w:cstheme="minorHAnsi"/>
        </w:rPr>
        <w:t>show for the Danish economy</w:t>
      </w:r>
      <w:r w:rsidRPr="000F4817">
        <w:rPr>
          <w:rFonts w:cstheme="minorHAnsi"/>
        </w:rPr>
        <w:t xml:space="preserve">, we can use those together with the micro effects of the </w:t>
      </w:r>
      <w:r w:rsidR="008B3A72">
        <w:rPr>
          <w:rFonts w:cstheme="minorHAnsi"/>
        </w:rPr>
        <w:t>IS-</w:t>
      </w:r>
      <w:r w:rsidRPr="000F4817">
        <w:rPr>
          <w:rFonts w:cstheme="minorHAnsi"/>
        </w:rPr>
        <w:t>model to get an idea of the relationship between the macro and micro elasticity</w:t>
      </w:r>
      <w:r w:rsidRPr="000F4817">
        <w:rPr>
          <w:rStyle w:val="Fodnotehenvisning"/>
          <w:rFonts w:cstheme="minorHAnsi"/>
        </w:rPr>
        <w:footnoteReference w:id="5"/>
      </w:r>
      <w:r w:rsidRPr="000F4817">
        <w:rPr>
          <w:rFonts w:cstheme="minorHAnsi"/>
        </w:rPr>
        <w:t xml:space="preserve">. In the section above we found the elasticity of the </w:t>
      </w:r>
      <w:r w:rsidRPr="000F4817">
        <w:rPr>
          <w:rFonts w:cstheme="minorHAnsi"/>
        </w:rPr>
        <w:lastRenderedPageBreak/>
        <w:t>macroeconomic effects to be in the range of 0.</w:t>
      </w:r>
      <w:r w:rsidR="00F471A3">
        <w:rPr>
          <w:rFonts w:cstheme="minorHAnsi"/>
        </w:rPr>
        <w:t>25</w:t>
      </w:r>
      <w:r w:rsidRPr="000F4817">
        <w:rPr>
          <w:rFonts w:cstheme="minorHAnsi"/>
        </w:rPr>
        <w:t>-0.</w:t>
      </w:r>
      <w:r w:rsidR="00F471A3">
        <w:rPr>
          <w:rFonts w:cstheme="minorHAnsi"/>
        </w:rPr>
        <w:t>3</w:t>
      </w:r>
      <w:r w:rsidRPr="000F4817">
        <w:rPr>
          <w:rFonts w:cstheme="minorHAnsi"/>
        </w:rPr>
        <w:t xml:space="preserve">, whereas we only need an estimate of the micro elasticity. </w:t>
      </w:r>
    </w:p>
    <w:p w14:paraId="03EB3F85" w14:textId="4DA395AA" w:rsidR="006B58BF" w:rsidRPr="000F4817" w:rsidRDefault="0076507F" w:rsidP="00454710">
      <w:pPr>
        <w:spacing w:line="360" w:lineRule="auto"/>
        <w:rPr>
          <w:rFonts w:cstheme="minorHAnsi"/>
        </w:rPr>
      </w:pPr>
      <w:r w:rsidRPr="000F4817">
        <w:rPr>
          <w:rFonts w:cstheme="minorHAnsi"/>
        </w:rPr>
        <w:t>Estimating the</w:t>
      </w:r>
      <w:r w:rsidR="006B58BF" w:rsidRPr="000F4817">
        <w:rPr>
          <w:rFonts w:cstheme="minorHAnsi"/>
        </w:rPr>
        <w:t xml:space="preserve"> micro elasticity for Denmark </w:t>
      </w:r>
      <w:r w:rsidRPr="000F4817">
        <w:rPr>
          <w:rFonts w:cstheme="minorHAnsi"/>
        </w:rPr>
        <w:t>we use</w:t>
      </w:r>
      <w:r w:rsidR="006B58BF" w:rsidRPr="000F4817">
        <w:rPr>
          <w:rFonts w:cstheme="minorHAnsi"/>
        </w:rPr>
        <w:t xml:space="preserve"> calculations</w:t>
      </w:r>
      <w:r w:rsidRPr="000F4817">
        <w:rPr>
          <w:rFonts w:cstheme="minorHAnsi"/>
        </w:rPr>
        <w:t xml:space="preserve"> carried out</w:t>
      </w:r>
      <w:r w:rsidR="006B58BF" w:rsidRPr="000F4817">
        <w:rPr>
          <w:rFonts w:cstheme="minorHAnsi"/>
        </w:rPr>
        <w:t xml:space="preserve"> by the ministry of employment </w:t>
      </w:r>
      <w:r w:rsidRPr="000F4817">
        <w:rPr>
          <w:rFonts w:cstheme="minorHAnsi"/>
        </w:rPr>
        <w:t>using</w:t>
      </w:r>
      <w:r w:rsidR="006B58BF" w:rsidRPr="000F4817">
        <w:rPr>
          <w:rFonts w:cstheme="minorHAnsi"/>
        </w:rPr>
        <w:t xml:space="preserve"> the income insurance model. In 2020 the ministry received a question for calculating the effects of removing the </w:t>
      </w:r>
      <w:r w:rsidR="004356CA">
        <w:t>suppression of the regulation of unemployment benefits</w:t>
      </w:r>
      <w:r w:rsidR="004356CA" w:rsidRPr="00274099">
        <w:rPr>
          <w:rFonts w:cstheme="minorHAnsi"/>
        </w:rPr>
        <w:t xml:space="preserve"> </w:t>
      </w:r>
      <w:r w:rsidR="006B58BF" w:rsidRPr="000F4817">
        <w:rPr>
          <w:rFonts w:cstheme="minorHAnsi"/>
        </w:rPr>
        <w:t>in the period of 2021-2023</w:t>
      </w:r>
      <w:r w:rsidR="006B58BF" w:rsidRPr="000F4817">
        <w:rPr>
          <w:rStyle w:val="Fodnotehenvisning"/>
          <w:rFonts w:cstheme="minorHAnsi"/>
        </w:rPr>
        <w:footnoteReference w:id="6"/>
      </w:r>
      <w:r w:rsidR="006B58BF" w:rsidRPr="000F4817">
        <w:rPr>
          <w:rFonts w:cstheme="minorHAnsi"/>
        </w:rPr>
        <w:t xml:space="preserve">. In the response it is estimated that </w:t>
      </w:r>
      <w:r w:rsidR="004356CA">
        <w:rPr>
          <w:rFonts w:cstheme="minorHAnsi"/>
        </w:rPr>
        <w:t>this</w:t>
      </w:r>
      <w:r w:rsidR="006B58BF" w:rsidRPr="000F4817">
        <w:rPr>
          <w:rFonts w:cstheme="minorHAnsi"/>
        </w:rPr>
        <w:t xml:space="preserve"> will result in an increase of 2.25% in the level of income insurance. In total this increase will lower employment by 2900 people</w:t>
      </w:r>
      <w:r w:rsidR="006B58BF" w:rsidRPr="000F4817">
        <w:rPr>
          <w:rStyle w:val="Fodnotehenvisning"/>
          <w:rFonts w:cstheme="minorHAnsi"/>
        </w:rPr>
        <w:footnoteReference w:id="7"/>
      </w:r>
      <w:r w:rsidR="006B58BF" w:rsidRPr="000F4817">
        <w:rPr>
          <w:rFonts w:cstheme="minorHAnsi"/>
        </w:rPr>
        <w:t>. Th</w:t>
      </w:r>
      <w:r w:rsidR="008B3A72">
        <w:rPr>
          <w:rFonts w:cstheme="minorHAnsi"/>
        </w:rPr>
        <w:t>is is</w:t>
      </w:r>
      <w:r w:rsidR="006B58BF" w:rsidRPr="000F4817">
        <w:rPr>
          <w:rFonts w:cstheme="minorHAnsi"/>
        </w:rPr>
        <w:t xml:space="preserve"> further split</w:t>
      </w:r>
      <w:r w:rsidR="00627C01">
        <w:rPr>
          <w:rFonts w:cstheme="minorHAnsi"/>
        </w:rPr>
        <w:t xml:space="preserve"> up</w:t>
      </w:r>
      <w:r w:rsidR="006B58BF" w:rsidRPr="000F4817">
        <w:rPr>
          <w:rFonts w:cstheme="minorHAnsi"/>
        </w:rPr>
        <w:t xml:space="preserve"> </w:t>
      </w:r>
      <w:r w:rsidR="008B3A72">
        <w:rPr>
          <w:rFonts w:cstheme="minorHAnsi"/>
        </w:rPr>
        <w:t>showing the effect associated with</w:t>
      </w:r>
      <w:r w:rsidR="006B58BF" w:rsidRPr="000F4817">
        <w:rPr>
          <w:rFonts w:cstheme="minorHAnsi"/>
        </w:rPr>
        <w:t xml:space="preserve"> the exit-rate (1600 people) and the approach-rate (1300 people)</w:t>
      </w:r>
      <w:r w:rsidR="00627C01">
        <w:rPr>
          <w:rFonts w:cstheme="minorHAnsi"/>
        </w:rPr>
        <w:t xml:space="preserve"> independently</w:t>
      </w:r>
      <w:r w:rsidR="008B3A72">
        <w:rPr>
          <w:rFonts w:cstheme="minorHAnsi"/>
        </w:rPr>
        <w:t xml:space="preserve"> </w:t>
      </w:r>
      <w:r w:rsidR="008B3A72" w:rsidRPr="000F4817">
        <w:rPr>
          <w:rFonts w:cstheme="minorHAnsi"/>
        </w:rPr>
        <w:fldChar w:fldCharType="begin" w:fldLock="1"/>
      </w:r>
      <w:r w:rsidR="008B3A72" w:rsidRPr="000F4817">
        <w:rPr>
          <w:rFonts w:cstheme="minorHAnsi"/>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8B3A72" w:rsidRPr="000F4817">
        <w:rPr>
          <w:rFonts w:cstheme="minorHAnsi"/>
        </w:rPr>
        <w:fldChar w:fldCharType="separate"/>
      </w:r>
      <w:r w:rsidR="008B3A72" w:rsidRPr="000F4817">
        <w:rPr>
          <w:rFonts w:cstheme="minorHAnsi"/>
          <w:noProof/>
        </w:rPr>
        <w:t>(Hummelgaard, 2021)</w:t>
      </w:r>
      <w:r w:rsidR="008B3A72" w:rsidRPr="000F4817">
        <w:rPr>
          <w:rFonts w:cstheme="minorHAnsi"/>
        </w:rPr>
        <w:fldChar w:fldCharType="end"/>
      </w:r>
      <w:r w:rsidR="006B58BF" w:rsidRPr="000F4817">
        <w:rPr>
          <w:rFonts w:cstheme="minorHAnsi"/>
        </w:rPr>
        <w:t xml:space="preserve">. As mentioned by </w:t>
      </w:r>
      <w:r w:rsidR="006B58BF" w:rsidRPr="000F4817">
        <w:rPr>
          <w:rFonts w:cstheme="minorHAnsi"/>
          <w:noProof/>
        </w:rPr>
        <w:t>Jensen</w:t>
      </w:r>
      <w:r w:rsidR="006B58BF" w:rsidRPr="000F4817">
        <w:rPr>
          <w:rFonts w:cstheme="minorHAnsi"/>
        </w:rPr>
        <w:t xml:space="preserve"> </w:t>
      </w:r>
      <w:r w:rsidR="006B58BF" w:rsidRPr="000F4817">
        <w:rPr>
          <w:rFonts w:cstheme="minorHAnsi"/>
        </w:rPr>
        <w:fldChar w:fldCharType="begin" w:fldLock="1"/>
      </w:r>
      <w:r w:rsidR="006B58BF" w:rsidRPr="000F4817">
        <w:rPr>
          <w:rFonts w:cstheme="minorHAnsi"/>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6B58BF" w:rsidRPr="000F4817">
        <w:rPr>
          <w:rFonts w:cstheme="minorHAnsi"/>
        </w:rPr>
        <w:fldChar w:fldCharType="separate"/>
      </w:r>
      <w:r w:rsidR="006B58BF" w:rsidRPr="000F4817">
        <w:rPr>
          <w:rFonts w:cstheme="minorHAnsi"/>
          <w:noProof/>
        </w:rPr>
        <w:t>(2021)</w:t>
      </w:r>
      <w:r w:rsidR="006B58BF" w:rsidRPr="000F4817">
        <w:rPr>
          <w:rFonts w:cstheme="minorHAnsi"/>
        </w:rPr>
        <w:fldChar w:fldCharType="end"/>
      </w:r>
      <w:r w:rsidR="006B58BF" w:rsidRPr="000F4817">
        <w:rPr>
          <w:rFonts w:cstheme="minorHAnsi"/>
        </w:rPr>
        <w:t xml:space="preserve"> </w:t>
      </w:r>
      <w:r w:rsidR="008B3A72">
        <w:rPr>
          <w:rFonts w:cstheme="minorHAnsi"/>
        </w:rPr>
        <w:t>it is</w:t>
      </w:r>
      <w:r w:rsidR="006B58BF" w:rsidRPr="000F4817">
        <w:rPr>
          <w:rFonts w:cstheme="minorHAnsi"/>
        </w:rPr>
        <w:t xml:space="preserve"> controversial</w:t>
      </w:r>
      <w:r w:rsidR="008B3A72">
        <w:rPr>
          <w:rFonts w:cstheme="minorHAnsi"/>
        </w:rPr>
        <w:t xml:space="preserve"> that</w:t>
      </w:r>
      <w:r w:rsidR="006B58BF" w:rsidRPr="000F4817">
        <w:rPr>
          <w:rFonts w:cstheme="minorHAnsi"/>
        </w:rPr>
        <w:t xml:space="preserve"> </w:t>
      </w:r>
      <w:r w:rsidR="008B3A72">
        <w:rPr>
          <w:rFonts w:cstheme="minorHAnsi"/>
        </w:rPr>
        <w:t>the effect on the</w:t>
      </w:r>
      <w:r w:rsidR="006B58BF" w:rsidRPr="000F4817">
        <w:rPr>
          <w:rFonts w:cstheme="minorHAnsi"/>
        </w:rPr>
        <w:t xml:space="preserve"> approach</w:t>
      </w:r>
      <w:r w:rsidR="008B3A72">
        <w:rPr>
          <w:rFonts w:cstheme="minorHAnsi"/>
        </w:rPr>
        <w:t>-rate</w:t>
      </w:r>
      <w:r w:rsidR="006B58BF" w:rsidRPr="000F4817">
        <w:rPr>
          <w:rFonts w:cstheme="minorHAnsi"/>
        </w:rPr>
        <w:t xml:space="preserve"> is </w:t>
      </w:r>
      <w:r w:rsidR="008B3A72">
        <w:rPr>
          <w:rFonts w:cstheme="minorHAnsi"/>
        </w:rPr>
        <w:t>contributing with</w:t>
      </w:r>
      <w:r w:rsidR="006B58BF" w:rsidRPr="000F4817">
        <w:rPr>
          <w:rFonts w:cstheme="minorHAnsi"/>
        </w:rPr>
        <w:t xml:space="preserve"> 45% of the total effect</w:t>
      </w:r>
      <w:r w:rsidR="008B3A72">
        <w:rPr>
          <w:rFonts w:cstheme="minorHAnsi"/>
        </w:rPr>
        <w:t xml:space="preserve"> found</w:t>
      </w:r>
      <w:r w:rsidR="006B58BF" w:rsidRPr="000F4817">
        <w:rPr>
          <w:rFonts w:cstheme="minorHAnsi"/>
        </w:rPr>
        <w:t xml:space="preserve">. </w:t>
      </w:r>
    </w:p>
    <w:p w14:paraId="18AAECEA" w14:textId="0FE4436D" w:rsidR="00C27CC4" w:rsidRDefault="000F4817" w:rsidP="00F0296F">
      <w:pPr>
        <w:spacing w:line="360" w:lineRule="auto"/>
      </w:pPr>
      <w:r w:rsidRPr="000F4817">
        <w:rPr>
          <w:rFonts w:cstheme="minorHAnsi"/>
        </w:rPr>
        <w:t xml:space="preserve">As a large majority of the literature has questioned the estimate of the approach effect </w:t>
      </w:r>
      <w:r w:rsidR="006B58BF" w:rsidRPr="000F4817">
        <w:rPr>
          <w:rStyle w:val="cf01"/>
          <w:rFonts w:asciiTheme="minorHAnsi" w:hAnsiTheme="minorHAnsi" w:cstheme="minorHAnsi"/>
          <w:sz w:val="22"/>
          <w:szCs w:val="22"/>
        </w:rPr>
        <w:t xml:space="preserve">we use the argumentation from </w:t>
      </w:r>
      <w:r w:rsidR="006B58BF" w:rsidRPr="000F4817">
        <w:rPr>
          <w:rStyle w:val="cf01"/>
          <w:rFonts w:asciiTheme="minorHAnsi" w:hAnsiTheme="minorHAnsi" w:cstheme="minorHAnsi"/>
          <w:noProof/>
          <w:sz w:val="22"/>
          <w:szCs w:val="22"/>
        </w:rPr>
        <w:t>DØRS</w:t>
      </w:r>
      <w:r w:rsidR="006B58BF" w:rsidRPr="000F4817">
        <w:rPr>
          <w:rStyle w:val="cf01"/>
          <w:rFonts w:asciiTheme="minorHAnsi" w:hAnsiTheme="minorHAnsi" w:cstheme="minorHAnsi"/>
          <w:sz w:val="22"/>
          <w:szCs w:val="22"/>
        </w:rPr>
        <w:t xml:space="preserve"> </w:t>
      </w:r>
      <w:r w:rsidR="006B58BF" w:rsidRPr="000F4817">
        <w:rPr>
          <w:rStyle w:val="cf01"/>
          <w:rFonts w:asciiTheme="minorHAnsi" w:hAnsiTheme="minorHAnsi" w:cstheme="minorHAnsi"/>
          <w:sz w:val="22"/>
          <w:szCs w:val="22"/>
        </w:rPr>
        <w:fldChar w:fldCharType="begin" w:fldLock="1"/>
      </w:r>
      <w:r w:rsidR="00733461">
        <w:rPr>
          <w:rStyle w:val="cf01"/>
          <w:rFonts w:asciiTheme="minorHAnsi" w:hAnsiTheme="minorHAnsi" w:cstheme="minorHAnsi"/>
          <w:sz w:val="22"/>
          <w:szCs w:val="22"/>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6B58BF" w:rsidRPr="000F4817">
        <w:rPr>
          <w:rStyle w:val="cf01"/>
          <w:rFonts w:asciiTheme="minorHAnsi" w:hAnsiTheme="minorHAnsi" w:cstheme="minorHAnsi"/>
          <w:sz w:val="22"/>
          <w:szCs w:val="22"/>
        </w:rPr>
        <w:fldChar w:fldCharType="separate"/>
      </w:r>
      <w:r w:rsidR="006B58BF" w:rsidRPr="000F4817">
        <w:rPr>
          <w:rStyle w:val="cf01"/>
          <w:rFonts w:asciiTheme="minorHAnsi" w:hAnsiTheme="minorHAnsi" w:cstheme="minorHAnsi"/>
          <w:noProof/>
          <w:sz w:val="22"/>
          <w:szCs w:val="22"/>
        </w:rPr>
        <w:t>(2022)</w:t>
      </w:r>
      <w:r w:rsidR="006B58BF" w:rsidRPr="000F4817">
        <w:rPr>
          <w:rStyle w:val="cf01"/>
          <w:rFonts w:asciiTheme="minorHAnsi" w:hAnsiTheme="minorHAnsi" w:cstheme="minorHAnsi"/>
          <w:sz w:val="22"/>
          <w:szCs w:val="22"/>
        </w:rPr>
        <w:fldChar w:fldCharType="end"/>
      </w:r>
      <w:r w:rsidR="006B58BF" w:rsidRPr="000F4817">
        <w:rPr>
          <w:rStyle w:val="cf01"/>
          <w:rFonts w:asciiTheme="minorHAnsi" w:hAnsiTheme="minorHAnsi" w:cstheme="minorHAnsi"/>
          <w:sz w:val="22"/>
          <w:szCs w:val="22"/>
        </w:rPr>
        <w:t xml:space="preserve"> of lowering the effect on the approach rate to half the size</w:t>
      </w:r>
      <w:r w:rsidRPr="000F4817">
        <w:rPr>
          <w:rStyle w:val="cf01"/>
          <w:rFonts w:asciiTheme="minorHAnsi" w:hAnsiTheme="minorHAnsi" w:cstheme="minorHAnsi"/>
          <w:sz w:val="22"/>
          <w:szCs w:val="22"/>
        </w:rPr>
        <w:t xml:space="preserve">, </w:t>
      </w:r>
      <w:r w:rsidRPr="000F4817">
        <w:rPr>
          <w:rFonts w:cstheme="minorHAnsi"/>
        </w:rPr>
        <w:t>when estimating the micro elasticity</w:t>
      </w:r>
      <w:r w:rsidRPr="000F4817">
        <w:rPr>
          <w:rStyle w:val="cf01"/>
          <w:rFonts w:asciiTheme="minorHAnsi" w:hAnsiTheme="minorHAnsi" w:cstheme="minorHAnsi"/>
          <w:sz w:val="22"/>
          <w:szCs w:val="22"/>
        </w:rPr>
        <w:t>. Therefore, we will be using an increasement of 2250 people in</w:t>
      </w:r>
      <w:r w:rsidR="006B58BF" w:rsidRPr="000F4817">
        <w:rPr>
          <w:rStyle w:val="cf01"/>
          <w:rFonts w:asciiTheme="minorHAnsi" w:hAnsiTheme="minorHAnsi" w:cstheme="minorHAnsi"/>
          <w:sz w:val="22"/>
          <w:szCs w:val="22"/>
        </w:rPr>
        <w:t xml:space="preserve"> unemployment</w:t>
      </w:r>
      <w:r w:rsidRPr="000F4817">
        <w:rPr>
          <w:rStyle w:val="cf01"/>
          <w:rFonts w:asciiTheme="minorHAnsi" w:hAnsiTheme="minorHAnsi" w:cstheme="minorHAnsi"/>
          <w:sz w:val="22"/>
          <w:szCs w:val="22"/>
        </w:rPr>
        <w:t xml:space="preserve"> instead of</w:t>
      </w:r>
      <w:r w:rsidR="006B58BF" w:rsidRPr="000F4817">
        <w:rPr>
          <w:rStyle w:val="cf01"/>
          <w:rFonts w:asciiTheme="minorHAnsi" w:hAnsiTheme="minorHAnsi" w:cstheme="minorHAnsi"/>
          <w:sz w:val="22"/>
          <w:szCs w:val="22"/>
        </w:rPr>
        <w:t xml:space="preserve"> by 2</w:t>
      </w:r>
      <w:r w:rsidRPr="000F4817">
        <w:rPr>
          <w:rStyle w:val="cf01"/>
          <w:rFonts w:asciiTheme="minorHAnsi" w:hAnsiTheme="minorHAnsi" w:cstheme="minorHAnsi"/>
          <w:sz w:val="22"/>
          <w:szCs w:val="22"/>
        </w:rPr>
        <w:t>900 as estimated by the income insurance model.</w:t>
      </w:r>
      <w:r w:rsidR="006B58BF" w:rsidRPr="000F4817">
        <w:rPr>
          <w:rStyle w:val="cf01"/>
          <w:rFonts w:asciiTheme="minorHAnsi" w:hAnsiTheme="minorHAnsi" w:cstheme="minorHAnsi"/>
          <w:sz w:val="22"/>
          <w:szCs w:val="22"/>
        </w:rPr>
        <w:t xml:space="preserve"> </w:t>
      </w:r>
      <w:r>
        <w:rPr>
          <w:rStyle w:val="cf01"/>
          <w:rFonts w:asciiTheme="minorHAnsi" w:hAnsiTheme="minorHAnsi" w:cstheme="minorHAnsi"/>
          <w:sz w:val="22"/>
          <w:szCs w:val="22"/>
        </w:rPr>
        <w:t>Doing this, we</w:t>
      </w:r>
      <w:r w:rsidRPr="000F4817">
        <w:rPr>
          <w:rStyle w:val="cf01"/>
          <w:rFonts w:asciiTheme="minorHAnsi" w:hAnsiTheme="minorHAnsi" w:cstheme="minorHAnsi"/>
          <w:sz w:val="22"/>
          <w:szCs w:val="22"/>
        </w:rPr>
        <w:t xml:space="preserve"> estimate the</w:t>
      </w:r>
      <w:r w:rsidR="006B58BF" w:rsidRPr="000F4817">
        <w:rPr>
          <w:rStyle w:val="cf01"/>
          <w:rFonts w:asciiTheme="minorHAnsi" w:hAnsiTheme="minorHAnsi" w:cstheme="minorHAnsi"/>
          <w:sz w:val="22"/>
          <w:szCs w:val="22"/>
        </w:rPr>
        <w:t xml:space="preserve"> micro elasticity to </w:t>
      </w:r>
      <w:r w:rsidRPr="000F4817">
        <w:rPr>
          <w:rStyle w:val="cf01"/>
          <w:rFonts w:asciiTheme="minorHAnsi" w:hAnsiTheme="minorHAnsi" w:cstheme="minorHAnsi"/>
          <w:sz w:val="22"/>
          <w:szCs w:val="22"/>
        </w:rPr>
        <w:t xml:space="preserve">be </w:t>
      </w:r>
      <w:r w:rsidR="006B58BF" w:rsidRPr="000F4817">
        <w:rPr>
          <w:rStyle w:val="cf01"/>
          <w:rFonts w:asciiTheme="minorHAnsi" w:hAnsiTheme="minorHAnsi" w:cstheme="minorHAnsi"/>
          <w:sz w:val="22"/>
          <w:szCs w:val="22"/>
        </w:rPr>
        <w:t>0.51</w:t>
      </w:r>
      <w:r w:rsidRPr="000F4817">
        <w:rPr>
          <w:rStyle w:val="cf01"/>
          <w:rFonts w:asciiTheme="minorHAnsi" w:hAnsiTheme="minorHAnsi" w:cstheme="minorHAnsi"/>
          <w:sz w:val="22"/>
          <w:szCs w:val="22"/>
        </w:rPr>
        <w:t>,</w:t>
      </w:r>
      <w:r w:rsidR="006B58BF" w:rsidRPr="000F4817">
        <w:rPr>
          <w:rStyle w:val="cf01"/>
          <w:rFonts w:asciiTheme="minorHAnsi" w:hAnsiTheme="minorHAnsi" w:cstheme="minorHAnsi"/>
          <w:sz w:val="22"/>
          <w:szCs w:val="22"/>
        </w:rPr>
        <w:t xml:space="preserve"> </w:t>
      </w:r>
      <w:r w:rsidRPr="000F4817">
        <w:rPr>
          <w:rStyle w:val="cf01"/>
          <w:rFonts w:asciiTheme="minorHAnsi" w:hAnsiTheme="minorHAnsi" w:cstheme="minorHAnsi"/>
          <w:sz w:val="22"/>
          <w:szCs w:val="22"/>
        </w:rPr>
        <w:t>c</w:t>
      </w:r>
      <w:r w:rsidR="006B58BF" w:rsidRPr="000F4817">
        <w:rPr>
          <w:rStyle w:val="cf01"/>
          <w:rFonts w:asciiTheme="minorHAnsi" w:hAnsiTheme="minorHAnsi" w:cstheme="minorHAnsi"/>
          <w:sz w:val="22"/>
          <w:szCs w:val="22"/>
        </w:rPr>
        <w:t xml:space="preserve">ompared to an elasticity of 0.66 using the </w:t>
      </w:r>
      <w:r w:rsidR="008B3A72">
        <w:rPr>
          <w:rStyle w:val="cf01"/>
          <w:rFonts w:asciiTheme="minorHAnsi" w:hAnsiTheme="minorHAnsi" w:cstheme="minorHAnsi"/>
          <w:sz w:val="22"/>
          <w:szCs w:val="22"/>
        </w:rPr>
        <w:t>full effect on the approach-rate as done by</w:t>
      </w:r>
      <w:r w:rsidR="006B58BF" w:rsidRPr="000F4817">
        <w:rPr>
          <w:rStyle w:val="cf01"/>
          <w:rFonts w:asciiTheme="minorHAnsi" w:hAnsiTheme="minorHAnsi" w:cstheme="minorHAnsi"/>
          <w:sz w:val="22"/>
          <w:szCs w:val="22"/>
        </w:rPr>
        <w:t xml:space="preserve"> the </w:t>
      </w:r>
      <w:r w:rsidR="008B3A72">
        <w:rPr>
          <w:rStyle w:val="cf01"/>
          <w:rFonts w:asciiTheme="minorHAnsi" w:hAnsiTheme="minorHAnsi" w:cstheme="minorHAnsi"/>
          <w:sz w:val="22"/>
          <w:szCs w:val="22"/>
        </w:rPr>
        <w:t>IS-</w:t>
      </w:r>
      <w:r w:rsidR="006B58BF" w:rsidRPr="000F4817">
        <w:rPr>
          <w:rStyle w:val="cf01"/>
          <w:rFonts w:asciiTheme="minorHAnsi" w:hAnsiTheme="minorHAnsi" w:cstheme="minorHAnsi"/>
          <w:sz w:val="22"/>
          <w:szCs w:val="22"/>
        </w:rPr>
        <w:t xml:space="preserve">model. </w:t>
      </w:r>
      <w:r w:rsidR="00454710" w:rsidRPr="000F4817">
        <w:rPr>
          <w:rFonts w:cstheme="minorHAnsi"/>
        </w:rPr>
        <w:t>This implies that the macro elasticity</w:t>
      </w:r>
      <w:r w:rsidR="00454710" w:rsidRPr="00C44380">
        <w:rPr>
          <w:sz w:val="24"/>
          <w:szCs w:val="24"/>
        </w:rPr>
        <w:t xml:space="preserve"> </w:t>
      </w:r>
      <w:r w:rsidR="00454710" w:rsidRPr="000F4817">
        <w:t>in Denmark is in the range of 0.</w:t>
      </w:r>
      <w:r w:rsidR="000802F2">
        <w:t>7</w:t>
      </w:r>
      <w:r w:rsidR="00454710" w:rsidRPr="000F4817">
        <w:t>6-0.</w:t>
      </w:r>
      <w:r w:rsidR="000802F2">
        <w:t>8</w:t>
      </w:r>
      <w:r w:rsidR="00454710" w:rsidRPr="000F4817">
        <w:t xml:space="preserve">1, thereby finding results comparable to the </w:t>
      </w:r>
      <w:r w:rsidR="008B3A72">
        <w:t>once presented by</w:t>
      </w:r>
      <w:r w:rsidR="00454710" w:rsidRPr="000F4817">
        <w:t xml:space="preserve"> </w:t>
      </w:r>
      <w:r w:rsidR="00454710" w:rsidRPr="000F4817">
        <w:rPr>
          <w:noProof/>
        </w:rPr>
        <w:t>Fredriksson &amp; Söderström</w:t>
      </w:r>
      <w:r w:rsidR="00454710" w:rsidRPr="000F4817">
        <w:t xml:space="preserve"> </w:t>
      </w:r>
      <w:r w:rsidR="00454710" w:rsidRPr="000F4817">
        <w:fldChar w:fldCharType="begin" w:fldLock="1"/>
      </w:r>
      <w:r w:rsidR="00454710" w:rsidRPr="000F4817">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454710" w:rsidRPr="000F4817">
        <w:fldChar w:fldCharType="separate"/>
      </w:r>
      <w:r w:rsidR="00454710" w:rsidRPr="000F4817">
        <w:rPr>
          <w:noProof/>
        </w:rPr>
        <w:t>(2020)</w:t>
      </w:r>
      <w:r w:rsidR="00454710" w:rsidRPr="000F4817">
        <w:fldChar w:fldCharType="end"/>
      </w:r>
      <w:r w:rsidR="00454710" w:rsidRPr="000F4817">
        <w:t xml:space="preserve"> with a macro elasticity </w:t>
      </w:r>
      <w:r w:rsidR="000802F2">
        <w:t>significantly larger than</w:t>
      </w:r>
      <w:r w:rsidR="00454710" w:rsidRPr="000F4817">
        <w:t xml:space="preserve"> the micro elasticity.</w:t>
      </w:r>
      <w:r w:rsidR="00454710">
        <w:rPr>
          <w:sz w:val="24"/>
          <w:szCs w:val="24"/>
        </w:rPr>
        <w:t xml:space="preserve"> </w:t>
      </w:r>
    </w:p>
    <w:p w14:paraId="2D6A65A7" w14:textId="0BA3F72B" w:rsidR="00FE1B13" w:rsidRDefault="00712695" w:rsidP="00FE1B13">
      <w:pPr>
        <w:spacing w:line="360" w:lineRule="auto"/>
        <w:rPr>
          <w:rFonts w:cstheme="minorHAnsi"/>
          <w:sz w:val="24"/>
          <w:szCs w:val="24"/>
        </w:rPr>
      </w:pPr>
      <w:r>
        <w:t>At the start of the regulation</w:t>
      </w:r>
      <w:r w:rsidR="00EE5AF3">
        <w:t xml:space="preserve"> period</w:t>
      </w:r>
      <w:r>
        <w:t xml:space="preserve"> in 2016, the government faced </w:t>
      </w:r>
      <w:r w:rsidR="00547D83">
        <w:t>the</w:t>
      </w:r>
      <w:r>
        <w:t xml:space="preserve"> elasticity </w:t>
      </w:r>
      <w:r w:rsidR="00547D83">
        <w:t>found above of</w:t>
      </w:r>
      <w:r>
        <w:t xml:space="preserve"> 0.66</w:t>
      </w:r>
      <w:r w:rsidR="00547D83">
        <w:t>.</w:t>
      </w:r>
      <w:r>
        <w:t xml:space="preserve"> </w:t>
      </w:r>
      <w:r w:rsidR="00547D83">
        <w:t>Using our own results,</w:t>
      </w:r>
      <w:r>
        <w:t xml:space="preserve"> we </w:t>
      </w:r>
      <w:r w:rsidR="00547D83">
        <w:t xml:space="preserve">instead </w:t>
      </w:r>
      <w:r>
        <w:t>estimate the elasticity to be in the range of 0.86-0.91</w:t>
      </w:r>
      <w:r w:rsidR="00547D83">
        <w:t xml:space="preserve"> taking into account the lower approach effect, as well as macroeconomic effects</w:t>
      </w:r>
      <w:r>
        <w:t>.</w:t>
      </w:r>
      <w:r w:rsidRPr="00712695">
        <w:rPr>
          <w:rFonts w:cstheme="minorHAnsi"/>
        </w:rPr>
        <w:t xml:space="preserve"> W</w:t>
      </w:r>
      <w:r w:rsidR="00FE1B13" w:rsidRPr="00712695">
        <w:rPr>
          <w:rFonts w:cstheme="minorHAnsi"/>
        </w:rPr>
        <w:t>e can now use these estimates in the framework of the Baily-Chetty function to</w:t>
      </w:r>
      <w:r w:rsidRPr="00712695">
        <w:rPr>
          <w:rFonts w:cstheme="minorHAnsi"/>
        </w:rPr>
        <w:t xml:space="preserve"> see if we reach </w:t>
      </w:r>
      <w:r w:rsidR="002A091E">
        <w:rPr>
          <w:rFonts w:cstheme="minorHAnsi"/>
        </w:rPr>
        <w:t>different</w:t>
      </w:r>
      <w:r w:rsidRPr="00712695">
        <w:rPr>
          <w:rFonts w:cstheme="minorHAnsi"/>
        </w:rPr>
        <w:t xml:space="preserve"> conclusion when</w:t>
      </w:r>
      <w:r w:rsidR="00FE1B13" w:rsidRPr="00712695">
        <w:rPr>
          <w:rFonts w:cstheme="minorHAnsi"/>
        </w:rPr>
        <w:t xml:space="preserve"> evaluat</w:t>
      </w:r>
      <w:r w:rsidRPr="00712695">
        <w:rPr>
          <w:rFonts w:cstheme="minorHAnsi"/>
        </w:rPr>
        <w:t>ing</w:t>
      </w:r>
      <w:r w:rsidR="00FE1B13" w:rsidRPr="00712695">
        <w:rPr>
          <w:rFonts w:cstheme="minorHAnsi"/>
        </w:rPr>
        <w:t xml:space="preserve"> the political decision to suppress the state regulation percentage. The Baily-Chetty function evaluates the benefit level by using three important parameters. </w:t>
      </w:r>
      <w:r w:rsidR="00EE5AF3">
        <w:rPr>
          <w:rFonts w:cstheme="minorHAnsi"/>
        </w:rPr>
        <w:t>First, t</w:t>
      </w:r>
      <w:r w:rsidR="00FE1B13" w:rsidRPr="00712695">
        <w:rPr>
          <w:rFonts w:cstheme="minorHAnsi"/>
        </w:rPr>
        <w:t>he elasticity of unemployment</w:t>
      </w:r>
      <w:r w:rsidR="00FE1B13" w:rsidRPr="00712695">
        <w:rPr>
          <w:rStyle w:val="Fodnotehenvisning"/>
          <w:rFonts w:cstheme="minorHAnsi"/>
        </w:rPr>
        <w:footnoteReference w:id="8"/>
      </w:r>
      <w:r w:rsidR="00FE1B13" w:rsidRPr="00712695">
        <w:rPr>
          <w:rFonts w:cstheme="minorHAnsi"/>
        </w:rPr>
        <w:t xml:space="preserve"> with respect to benefits (</w:t>
      </w:r>
      <m:oMath>
        <m:r>
          <w:rPr>
            <w:rFonts w:ascii="Cambria Math" w:hAnsi="Cambria Math" w:cstheme="minorHAnsi"/>
          </w:rPr>
          <m:t>ε</m:t>
        </m:r>
      </m:oMath>
      <w:r w:rsidR="00FE1B13" w:rsidRPr="00712695">
        <w:rPr>
          <w:rFonts w:cstheme="minorHAnsi"/>
        </w:rPr>
        <w:t>)</w:t>
      </w:r>
      <w:r w:rsidR="00547D83">
        <w:rPr>
          <w:rFonts w:cstheme="minorHAnsi"/>
        </w:rPr>
        <w:t>, where we will use the estimates just presented</w:t>
      </w:r>
      <w:r w:rsidR="00FE1B13" w:rsidRPr="00712695">
        <w:rPr>
          <w:rFonts w:cstheme="minorHAnsi"/>
        </w:rPr>
        <w:t xml:space="preserve">. </w:t>
      </w:r>
      <w:r w:rsidR="00EE5AF3">
        <w:rPr>
          <w:rFonts w:cstheme="minorHAnsi"/>
        </w:rPr>
        <w:t>Second, t</w:t>
      </w:r>
      <w:r w:rsidR="00FE1B13" w:rsidRPr="00712695">
        <w:rPr>
          <w:rFonts w:cstheme="minorHAnsi"/>
        </w:rPr>
        <w:t xml:space="preserve">he drop in consumption as a function of benefits </w:t>
      </w:r>
      <w:r w:rsidR="002A091E">
        <w:rPr>
          <w:rFonts w:cstheme="minorHAnsi"/>
        </w:rPr>
        <w:br/>
      </w:r>
      <w:r w:rsidR="00FE1B13" w:rsidRPr="00712695">
        <w:rPr>
          <w:rFonts w:cstheme="minorHAnsi"/>
        </w:rPr>
        <w:t xml:space="preserve">( </w:t>
      </w:r>
      <m:oMath>
        <m:f>
          <m:fPr>
            <m:ctrlPr>
              <w:rPr>
                <w:rFonts w:ascii="Cambria Math" w:hAnsi="Cambria Math" w:cstheme="minorHAnsi"/>
                <w:i/>
              </w:rPr>
            </m:ctrlPr>
          </m:fPr>
          <m:num>
            <m:r>
              <m:rPr>
                <m:sty m:val="p"/>
              </m:rPr>
              <w:rPr>
                <w:rFonts w:ascii="Cambria Math" w:hAnsi="Cambria Math" w:cstheme="minorHAnsi"/>
              </w:rPr>
              <m:t>Δ</m:t>
            </m:r>
            <m:r>
              <w:rPr>
                <w:rFonts w:ascii="Cambria Math" w:hAnsi="Cambria Math" w:cstheme="minorHAnsi"/>
              </w:rPr>
              <m:t>C</m:t>
            </m:r>
          </m:num>
          <m:den>
            <m:r>
              <w:rPr>
                <w:rFonts w:ascii="Cambria Math" w:hAnsi="Cambria Math" w:cstheme="minorHAnsi"/>
              </w:rPr>
              <m:t>C</m:t>
            </m:r>
          </m:den>
        </m:f>
      </m:oMath>
      <w:r w:rsidR="00FE1B13" w:rsidRPr="00712695">
        <w:rPr>
          <w:rFonts w:cstheme="minorHAnsi"/>
        </w:rPr>
        <w:t>)</w:t>
      </w:r>
      <w:r w:rsidR="00547D83">
        <w:rPr>
          <w:rFonts w:cstheme="minorHAnsi"/>
        </w:rPr>
        <w:t xml:space="preserve">, here we do as DØRS </w:t>
      </w:r>
      <w:r w:rsidR="00547D83">
        <w:rPr>
          <w:rFonts w:cstheme="minorHAnsi"/>
        </w:rPr>
        <w:fldChar w:fldCharType="begin" w:fldLock="1"/>
      </w:r>
      <w:r w:rsidR="00733461">
        <w:rPr>
          <w:rFonts w:cstheme="minorHAnsi"/>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547D83">
        <w:rPr>
          <w:rFonts w:cstheme="minorHAnsi"/>
        </w:rPr>
        <w:fldChar w:fldCharType="separate"/>
      </w:r>
      <w:r w:rsidR="00547D83" w:rsidRPr="00547D83">
        <w:rPr>
          <w:rFonts w:cstheme="minorHAnsi"/>
          <w:noProof/>
        </w:rPr>
        <w:t>(2014)</w:t>
      </w:r>
      <w:r w:rsidR="00547D83">
        <w:rPr>
          <w:rFonts w:cstheme="minorHAnsi"/>
        </w:rPr>
        <w:fldChar w:fldCharType="end"/>
      </w:r>
      <w:r w:rsidR="00547D83">
        <w:rPr>
          <w:rFonts w:cstheme="minorHAnsi"/>
        </w:rPr>
        <w:t xml:space="preserve"> </w:t>
      </w:r>
      <w:r w:rsidR="00547D83" w:rsidRPr="00547D83">
        <w:rPr>
          <w:rFonts w:eastAsiaTheme="minorEastAsia" w:cstheme="minorHAnsi"/>
        </w:rPr>
        <w:t>us</w:t>
      </w:r>
      <w:r w:rsidR="00547D83">
        <w:rPr>
          <w:rFonts w:eastAsiaTheme="minorEastAsia" w:cstheme="minorHAnsi"/>
        </w:rPr>
        <w:t>ing</w:t>
      </w:r>
      <w:r w:rsidR="00547D83" w:rsidRPr="00547D83">
        <w:rPr>
          <w:rFonts w:eastAsiaTheme="minorEastAsia" w:cstheme="minorHAnsi"/>
        </w:rPr>
        <w:t xml:space="preserve"> the compensation rate as a proxy for the change in income when going from employment to unemployment</w:t>
      </w:r>
      <w:r w:rsidR="00EE5AF3">
        <w:rPr>
          <w:rFonts w:eastAsiaTheme="minorEastAsia" w:cstheme="minorHAnsi"/>
        </w:rPr>
        <w:t>.</w:t>
      </w:r>
      <w:r w:rsidR="00FE1B13" w:rsidRPr="00712695">
        <w:rPr>
          <w:rFonts w:cstheme="minorHAnsi"/>
        </w:rPr>
        <w:t xml:space="preserve"> </w:t>
      </w:r>
      <w:r w:rsidR="00EE5AF3">
        <w:rPr>
          <w:rFonts w:cstheme="minorHAnsi"/>
        </w:rPr>
        <w:t xml:space="preserve">Third a </w:t>
      </w:r>
      <w:r w:rsidR="00FE1B13" w:rsidRPr="00712695">
        <w:rPr>
          <w:rFonts w:cstheme="minorHAnsi"/>
        </w:rPr>
        <w:t>coefficient of relative risk aversion</w:t>
      </w:r>
      <w:r w:rsidR="00547D83">
        <w:rPr>
          <w:rFonts w:cstheme="minorHAnsi"/>
        </w:rPr>
        <w:t xml:space="preserve"> </w:t>
      </w:r>
      <w:r w:rsidR="00FE1B13" w:rsidRPr="00712695">
        <w:rPr>
          <w:rFonts w:cstheme="minorHAnsi"/>
        </w:rPr>
        <w:t>(</w:t>
      </w:r>
      <m:oMath>
        <m:r>
          <w:rPr>
            <w:rFonts w:ascii="Cambria Math" w:hAnsi="Cambria Math" w:cstheme="minorHAnsi"/>
          </w:rPr>
          <m:t>σ</m:t>
        </m:r>
      </m:oMath>
      <w:r w:rsidR="00FE1B13" w:rsidRPr="00712695">
        <w:rPr>
          <w:rFonts w:cstheme="minorHAnsi"/>
        </w:rPr>
        <w:t>)</w:t>
      </w:r>
      <w:r w:rsidR="00547D83">
        <w:rPr>
          <w:rFonts w:cstheme="minorHAnsi"/>
        </w:rPr>
        <w:t xml:space="preserve">, as we do not obtain an estimate of the risk aversion we use an estimate of 1, also used by DØRS </w:t>
      </w:r>
      <w:r w:rsidR="00547D83">
        <w:rPr>
          <w:rFonts w:cstheme="minorHAnsi"/>
        </w:rPr>
        <w:fldChar w:fldCharType="begin" w:fldLock="1"/>
      </w:r>
      <w:r w:rsidR="00733461">
        <w:rPr>
          <w:rFonts w:cstheme="minorHAnsi"/>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547D83">
        <w:rPr>
          <w:rFonts w:cstheme="minorHAnsi"/>
        </w:rPr>
        <w:fldChar w:fldCharType="separate"/>
      </w:r>
      <w:r w:rsidR="00547D83" w:rsidRPr="00547D83">
        <w:rPr>
          <w:rFonts w:cstheme="minorHAnsi"/>
          <w:noProof/>
        </w:rPr>
        <w:t>(2014)</w:t>
      </w:r>
      <w:r w:rsidR="00547D83">
        <w:rPr>
          <w:rFonts w:cstheme="minorHAnsi"/>
        </w:rPr>
        <w:fldChar w:fldCharType="end"/>
      </w:r>
      <w:r w:rsidR="00547D83">
        <w:rPr>
          <w:rFonts w:cstheme="minorHAnsi"/>
        </w:rPr>
        <w:t xml:space="preserve"> when applying </w:t>
      </w:r>
      <w:r w:rsidR="00547D83">
        <w:rPr>
          <w:rFonts w:cstheme="minorHAnsi"/>
        </w:rPr>
        <w:lastRenderedPageBreak/>
        <w:t xml:space="preserve">the Baily-Chetty function for Denmark. </w:t>
      </w:r>
      <w:r w:rsidR="00EE5AF3">
        <w:rPr>
          <w:rFonts w:cstheme="minorHAnsi"/>
        </w:rPr>
        <w:t>Below we see</w:t>
      </w:r>
      <w:r w:rsidR="00FE1B13" w:rsidRPr="00712695">
        <w:rPr>
          <w:rFonts w:cstheme="minorHAnsi"/>
        </w:rPr>
        <w:t xml:space="preserve"> the</w:t>
      </w:r>
      <w:r w:rsidR="00EE5AF3">
        <w:rPr>
          <w:rFonts w:cstheme="minorHAnsi"/>
        </w:rPr>
        <w:t xml:space="preserve"> set-up of the</w:t>
      </w:r>
      <w:r w:rsidR="00FE1B13" w:rsidRPr="00712695">
        <w:rPr>
          <w:rFonts w:cstheme="minorHAnsi"/>
        </w:rPr>
        <w:t xml:space="preserve"> Baily-Chetty function </w:t>
      </w:r>
      <w:r w:rsidR="00547D83">
        <w:rPr>
          <w:rFonts w:cstheme="minorHAnsi"/>
        </w:rPr>
        <w:t>estimat</w:t>
      </w:r>
      <w:r w:rsidR="00EE5AF3">
        <w:rPr>
          <w:rFonts w:cstheme="minorHAnsi"/>
        </w:rPr>
        <w:t>ing</w:t>
      </w:r>
      <w:r w:rsidR="00547D83">
        <w:rPr>
          <w:rFonts w:cstheme="minorHAnsi"/>
        </w:rPr>
        <w:t xml:space="preserve"> the marginal gains of income insurance on the left side, versus the marginal costs on the right side</w:t>
      </w:r>
      <w:r w:rsidR="00FE1B13" w:rsidRPr="00712695">
        <w:rPr>
          <w:rFonts w:cstheme="minorHAnsi"/>
        </w:rPr>
        <w:t>:</w:t>
      </w:r>
    </w:p>
    <w:p w14:paraId="1D75B320" w14:textId="5E75A9D5" w:rsidR="00547D83" w:rsidRPr="00897F9F" w:rsidRDefault="00FE1B13" w:rsidP="00897F9F">
      <w:pPr>
        <w:spacing w:line="360" w:lineRule="auto"/>
        <w:jc w:val="center"/>
        <w:rPr>
          <w:rFonts w:cstheme="minorHAnsi"/>
          <w:sz w:val="24"/>
          <w:szCs w:val="24"/>
        </w:rPr>
      </w:pP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2103B503" w14:textId="1178843E" w:rsidR="00547D83" w:rsidRPr="00C70449" w:rsidRDefault="005D614F" w:rsidP="00547D83">
      <w:pPr>
        <w:spacing w:line="360" w:lineRule="auto"/>
        <w:rPr>
          <w:rFonts w:eastAsiaTheme="minorEastAsia" w:cstheme="minorHAnsi"/>
        </w:rPr>
      </w:pPr>
      <w:r>
        <w:rPr>
          <w:rFonts w:eastAsiaTheme="minorEastAsia" w:cstheme="minorHAnsi"/>
        </w:rPr>
        <w:t>Applying</w:t>
      </w:r>
      <w:r w:rsidR="00547D83" w:rsidRPr="00C70449">
        <w:rPr>
          <w:rFonts w:eastAsiaTheme="minorEastAsia" w:cstheme="minorHAnsi"/>
        </w:rPr>
        <w:t xml:space="preserve"> the estimates of the income insurance model, we </w:t>
      </w:r>
      <w:r>
        <w:rPr>
          <w:rFonts w:eastAsiaTheme="minorEastAsia" w:cstheme="minorHAnsi"/>
        </w:rPr>
        <w:t>estimate</w:t>
      </w:r>
      <w:r w:rsidR="00547D83" w:rsidRPr="00C70449">
        <w:rPr>
          <w:rFonts w:eastAsiaTheme="minorEastAsia" w:cstheme="minorHAnsi"/>
        </w:rPr>
        <w:t xml:space="preserve"> the marginal gains to be 0.52 which is lower than the marginal costs </w:t>
      </w:r>
      <w:r>
        <w:rPr>
          <w:rFonts w:eastAsiaTheme="minorEastAsia" w:cstheme="minorHAnsi"/>
        </w:rPr>
        <w:t>found to be</w:t>
      </w:r>
      <w:r w:rsidR="00547D83" w:rsidRPr="00C70449">
        <w:rPr>
          <w:rFonts w:eastAsiaTheme="minorEastAsia" w:cstheme="minorHAnsi"/>
        </w:rPr>
        <w:t xml:space="preserve"> 0.69. Thereby validating the political decision to</w:t>
      </w:r>
      <w:r w:rsidR="004356CA">
        <w:rPr>
          <w:rFonts w:eastAsiaTheme="minorEastAsia" w:cstheme="minorHAnsi"/>
        </w:rPr>
        <w:t xml:space="preserve"> </w:t>
      </w:r>
      <w:r w:rsidR="004356CA">
        <w:t>suppress the regulation of unemployment benefits</w:t>
      </w:r>
      <w:r w:rsidR="00547D83" w:rsidRPr="00C70449">
        <w:rPr>
          <w:rFonts w:eastAsiaTheme="minorEastAsia" w:cstheme="minorHAnsi"/>
        </w:rPr>
        <w:t xml:space="preserve">. </w:t>
      </w:r>
    </w:p>
    <w:p w14:paraId="302B11A2" w14:textId="03236148" w:rsidR="008B2072" w:rsidRPr="00C70449" w:rsidRDefault="00FF09E5" w:rsidP="00FF09E5">
      <w:pPr>
        <w:spacing w:line="360" w:lineRule="auto"/>
        <w:rPr>
          <w:rFonts w:eastAsiaTheme="minorEastAsia" w:cstheme="minorHAnsi"/>
        </w:rPr>
      </w:pPr>
      <w:r w:rsidRPr="00C70449">
        <w:rPr>
          <w:rFonts w:eastAsiaTheme="minorEastAsia" w:cstheme="minorHAnsi"/>
        </w:rPr>
        <w:t>Using the macro elasticity found in th</w:t>
      </w:r>
      <w:r w:rsidR="002A091E">
        <w:rPr>
          <w:rFonts w:eastAsiaTheme="minorEastAsia" w:cstheme="minorHAnsi"/>
        </w:rPr>
        <w:t>is</w:t>
      </w:r>
      <w:r w:rsidRPr="00C70449">
        <w:rPr>
          <w:rFonts w:eastAsiaTheme="minorEastAsia" w:cstheme="minorHAnsi"/>
        </w:rPr>
        <w:t xml:space="preserve"> paper, as well as adjusting the micro elasticity to match what is found by newer literature </w:t>
      </w:r>
      <w:r w:rsidR="005D614F">
        <w:rPr>
          <w:rFonts w:eastAsiaTheme="minorEastAsia" w:cstheme="minorHAnsi"/>
        </w:rPr>
        <w:t>regarding the effects of</w:t>
      </w:r>
      <w:r w:rsidRPr="00C70449">
        <w:rPr>
          <w:rFonts w:eastAsiaTheme="minorEastAsia" w:cstheme="minorHAnsi"/>
        </w:rPr>
        <w:t xml:space="preserve"> the approach rate, we find the </w:t>
      </w:r>
      <w:r w:rsidR="008B2072" w:rsidRPr="00C70449">
        <w:rPr>
          <w:rFonts w:eastAsiaTheme="minorEastAsia" w:cstheme="minorHAnsi"/>
        </w:rPr>
        <w:t>marginal gains to be 0.57 which is lower than the estimated value of the marginal costs being 0.96</w:t>
      </w:r>
      <w:r w:rsidR="005D614F">
        <w:rPr>
          <w:rFonts w:eastAsiaTheme="minorEastAsia" w:cstheme="minorHAnsi"/>
        </w:rPr>
        <w:t>.</w:t>
      </w:r>
      <w:r w:rsidR="008B2072" w:rsidRPr="00C70449">
        <w:rPr>
          <w:rFonts w:eastAsiaTheme="minorEastAsia" w:cstheme="minorHAnsi"/>
        </w:rPr>
        <w:t xml:space="preserve"> Therefore, the government seems to be choosing </w:t>
      </w:r>
      <w:r w:rsidR="00483DF4">
        <w:rPr>
          <w:rFonts w:eastAsiaTheme="minorEastAsia" w:cstheme="minorHAnsi"/>
        </w:rPr>
        <w:t>right</w:t>
      </w:r>
      <w:r w:rsidR="008B2072" w:rsidRPr="00C70449">
        <w:rPr>
          <w:rFonts w:eastAsiaTheme="minorEastAsia" w:cstheme="minorHAnsi"/>
        </w:rPr>
        <w:t xml:space="preserve"> in lowering the compensation rate over time by </w:t>
      </w:r>
      <w:r w:rsidR="004356CA">
        <w:t>suppressi</w:t>
      </w:r>
      <w:r w:rsidR="004356CA">
        <w:t>ng</w:t>
      </w:r>
      <w:r w:rsidR="004356CA">
        <w:t xml:space="preserve"> the regulation of unemployment benefits</w:t>
      </w:r>
      <w:r w:rsidR="008B2072" w:rsidRPr="00C70449">
        <w:rPr>
          <w:rFonts w:eastAsiaTheme="minorEastAsia" w:cstheme="minorHAnsi"/>
        </w:rPr>
        <w:t>.</w:t>
      </w:r>
    </w:p>
    <w:p w14:paraId="477948B2" w14:textId="77C1F715" w:rsidR="008B2072" w:rsidRPr="004356CA" w:rsidRDefault="005D614F" w:rsidP="00DF48D0">
      <w:pPr>
        <w:spacing w:line="360" w:lineRule="auto"/>
        <w:rPr>
          <w:rFonts w:eastAsiaTheme="minorEastAsia" w:cstheme="minorHAnsi"/>
        </w:rPr>
      </w:pPr>
      <w:r>
        <w:rPr>
          <w:rFonts w:eastAsiaTheme="minorEastAsia" w:cstheme="minorHAnsi"/>
        </w:rPr>
        <w:t>Interestingly,</w:t>
      </w:r>
      <w:r w:rsidR="00FF09E5" w:rsidRPr="00C70449">
        <w:rPr>
          <w:rFonts w:eastAsiaTheme="minorEastAsia" w:cstheme="minorHAnsi"/>
        </w:rPr>
        <w:t xml:space="preserve"> we find this conclusion to rely heavily on two assumptions.</w:t>
      </w:r>
      <w:r w:rsidR="008B2072" w:rsidRPr="00C70449">
        <w:rPr>
          <w:rFonts w:eastAsiaTheme="minorEastAsia" w:cstheme="minorHAnsi"/>
        </w:rPr>
        <w:t xml:space="preserve"> First, that our findings of Denmark being categorized as profit-led</w:t>
      </w:r>
      <w:r w:rsidR="00483DF4">
        <w:rPr>
          <w:rFonts w:eastAsiaTheme="minorEastAsia" w:cstheme="minorHAnsi"/>
        </w:rPr>
        <w:t xml:space="preserve"> </w:t>
      </w:r>
      <w:r w:rsidR="008B2072" w:rsidRPr="00C70449">
        <w:rPr>
          <w:rFonts w:eastAsiaTheme="minorEastAsia" w:cstheme="minorHAnsi"/>
        </w:rPr>
        <w:t>holds, meaning that increases in the wage affect</w:t>
      </w:r>
      <w:r w:rsidR="00FF09E5" w:rsidRPr="00C70449">
        <w:rPr>
          <w:rFonts w:eastAsiaTheme="minorEastAsia" w:cstheme="minorHAnsi"/>
        </w:rPr>
        <w:t>s</w:t>
      </w:r>
      <w:r w:rsidR="008B2072" w:rsidRPr="00C70449">
        <w:rPr>
          <w:rFonts w:eastAsiaTheme="minorEastAsia" w:cstheme="minorHAnsi"/>
        </w:rPr>
        <w:t xml:space="preserve"> the Danish economy negatively</w:t>
      </w:r>
      <w:r>
        <w:rPr>
          <w:rFonts w:eastAsiaTheme="minorEastAsia" w:cstheme="minorHAnsi"/>
        </w:rPr>
        <w:t>.</w:t>
      </w:r>
      <w:r w:rsidR="008B2072" w:rsidRPr="00C70449">
        <w:rPr>
          <w:rFonts w:eastAsiaTheme="minorEastAsia" w:cstheme="minorHAnsi"/>
        </w:rPr>
        <w:t xml:space="preserve"> </w:t>
      </w:r>
      <w:r>
        <w:rPr>
          <w:rFonts w:eastAsiaTheme="minorEastAsia" w:cstheme="minorHAnsi"/>
        </w:rPr>
        <w:t>W</w:t>
      </w:r>
      <w:r w:rsidR="008B2072" w:rsidRPr="00C70449">
        <w:rPr>
          <w:rFonts w:eastAsiaTheme="minorEastAsia" w:cstheme="minorHAnsi"/>
        </w:rPr>
        <w:t xml:space="preserve">e find the literature </w:t>
      </w:r>
      <w:r w:rsidR="00483DF4">
        <w:rPr>
          <w:rFonts w:eastAsiaTheme="minorEastAsia" w:cstheme="minorHAnsi"/>
        </w:rPr>
        <w:t xml:space="preserve">in general </w:t>
      </w:r>
      <w:r w:rsidR="008B2072" w:rsidRPr="00C70449">
        <w:rPr>
          <w:rFonts w:eastAsiaTheme="minorEastAsia" w:cstheme="minorHAnsi"/>
        </w:rPr>
        <w:t>to be split regarding categorizing the demand regime</w:t>
      </w:r>
      <w:r w:rsidR="008B2072">
        <w:rPr>
          <w:rFonts w:eastAsiaTheme="minorEastAsia" w:cstheme="minorHAnsi"/>
          <w:sz w:val="24"/>
          <w:szCs w:val="24"/>
        </w:rPr>
        <w:t xml:space="preserve"> </w:t>
      </w:r>
      <w:r w:rsidR="008B2072" w:rsidRPr="00C70449">
        <w:rPr>
          <w:rFonts w:eastAsiaTheme="minorEastAsia" w:cstheme="minorHAnsi"/>
        </w:rPr>
        <w:t xml:space="preserve">for Denmark, but the results based on our model seems to be very robust. </w:t>
      </w:r>
      <w:r w:rsidR="00FF09E5" w:rsidRPr="00C70449">
        <w:rPr>
          <w:rFonts w:eastAsiaTheme="minorEastAsia" w:cstheme="minorHAnsi"/>
        </w:rPr>
        <w:br/>
      </w:r>
      <w:r w:rsidR="00483DF4">
        <w:rPr>
          <w:rFonts w:eastAsiaTheme="minorEastAsia" w:cstheme="minorHAnsi"/>
        </w:rPr>
        <w:t xml:space="preserve">The </w:t>
      </w:r>
      <w:r w:rsidR="008B2072" w:rsidRPr="00C70449">
        <w:rPr>
          <w:rFonts w:eastAsiaTheme="minorEastAsia" w:cstheme="minorHAnsi"/>
        </w:rPr>
        <w:t>next assumption</w:t>
      </w:r>
      <w:r w:rsidR="00483DF4">
        <w:rPr>
          <w:rFonts w:eastAsiaTheme="minorEastAsia" w:cstheme="minorHAnsi"/>
        </w:rPr>
        <w:t xml:space="preserve"> is more critical</w:t>
      </w:r>
      <w:r w:rsidR="008B2072" w:rsidRPr="00C70449">
        <w:rPr>
          <w:rFonts w:eastAsiaTheme="minorEastAsia" w:cstheme="minorHAnsi"/>
        </w:rPr>
        <w:t xml:space="preserve">, as the </w:t>
      </w:r>
      <w:r w:rsidR="00483DF4">
        <w:rPr>
          <w:rFonts w:eastAsiaTheme="minorEastAsia" w:cstheme="minorHAnsi"/>
        </w:rPr>
        <w:t>results</w:t>
      </w:r>
      <w:r w:rsidR="00483DF4" w:rsidRPr="00C70449">
        <w:rPr>
          <w:rFonts w:eastAsiaTheme="minorEastAsia" w:cstheme="minorHAnsi"/>
        </w:rPr>
        <w:t xml:space="preserve"> </w:t>
      </w:r>
      <w:r w:rsidR="008B2072" w:rsidRPr="00C70449">
        <w:rPr>
          <w:rFonts w:eastAsiaTheme="minorEastAsia" w:cstheme="minorHAnsi"/>
        </w:rPr>
        <w:t>rely on the ability of worker unions to raise wages when the gap between wages and income insurance gets small</w:t>
      </w:r>
      <w:r>
        <w:rPr>
          <w:rFonts w:eastAsiaTheme="minorEastAsia" w:cstheme="minorHAnsi"/>
        </w:rPr>
        <w:t>. Both</w:t>
      </w:r>
      <w:r w:rsidR="008B2072" w:rsidRPr="00C70449">
        <w:rPr>
          <w:rFonts w:eastAsiaTheme="minorEastAsia" w:cstheme="minorHAnsi"/>
        </w:rPr>
        <w:t xml:space="preserve"> theoretical as well as empirical evidence seems to </w:t>
      </w:r>
      <w:r w:rsidR="002A091E">
        <w:rPr>
          <w:rFonts w:eastAsiaTheme="minorEastAsia" w:cstheme="minorHAnsi"/>
        </w:rPr>
        <w:t>support this assumption</w:t>
      </w:r>
      <w:r>
        <w:rPr>
          <w:rFonts w:eastAsiaTheme="minorEastAsia" w:cstheme="minorHAnsi"/>
        </w:rPr>
        <w:t>,</w:t>
      </w:r>
      <w:r w:rsidR="008B2072" w:rsidRPr="00C70449">
        <w:rPr>
          <w:rFonts w:eastAsiaTheme="minorEastAsia" w:cstheme="minorHAnsi"/>
        </w:rPr>
        <w:t xml:space="preserve"> whereas we set the minimum gap that the worker unions will allow according to the</w:t>
      </w:r>
      <w:r w:rsidR="00DB2593" w:rsidRPr="00C70449">
        <w:rPr>
          <w:rFonts w:eastAsiaTheme="minorEastAsia" w:cstheme="minorHAnsi"/>
        </w:rPr>
        <w:t xml:space="preserve"> elasticity of income insurance on wages</w:t>
      </w:r>
      <w:r w:rsidR="008B2072" w:rsidRPr="00C70449">
        <w:rPr>
          <w:rFonts w:eastAsiaTheme="minorEastAsia" w:cstheme="minorHAnsi"/>
        </w:rPr>
        <w:t xml:space="preserve"> found by </w:t>
      </w:r>
      <w:r w:rsidR="008B2072" w:rsidRPr="00C70449">
        <w:rPr>
          <w:rFonts w:eastAsiaTheme="minorEastAsia" w:cstheme="minorHAnsi"/>
          <w:noProof/>
        </w:rPr>
        <w:t>Fredriksson &amp; Söderström</w:t>
      </w:r>
      <w:r w:rsidR="008B2072" w:rsidRPr="00C70449">
        <w:rPr>
          <w:rFonts w:eastAsiaTheme="minorEastAsia" w:cstheme="minorHAnsi"/>
        </w:rPr>
        <w:t xml:space="preserve"> </w:t>
      </w:r>
      <w:r w:rsidR="008B2072" w:rsidRPr="00C70449">
        <w:rPr>
          <w:rFonts w:eastAsiaTheme="minorEastAsia" w:cstheme="minorHAnsi"/>
        </w:rPr>
        <w:fldChar w:fldCharType="begin" w:fldLock="1"/>
      </w:r>
      <w:r w:rsidR="008B2072" w:rsidRPr="00C70449">
        <w:rPr>
          <w:rFonts w:eastAsiaTheme="minorEastAsia" w:cstheme="minorHAnsi"/>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8B2072" w:rsidRPr="00C70449">
        <w:rPr>
          <w:rFonts w:eastAsiaTheme="minorEastAsia" w:cstheme="minorHAnsi"/>
        </w:rPr>
        <w:fldChar w:fldCharType="separate"/>
      </w:r>
      <w:r w:rsidR="008B2072" w:rsidRPr="00C70449">
        <w:rPr>
          <w:rFonts w:eastAsiaTheme="minorEastAsia" w:cstheme="minorHAnsi"/>
          <w:noProof/>
        </w:rPr>
        <w:t>(2020)</w:t>
      </w:r>
      <w:r w:rsidR="008B2072" w:rsidRPr="00C70449">
        <w:rPr>
          <w:rFonts w:eastAsiaTheme="minorEastAsia" w:cstheme="minorHAnsi"/>
        </w:rPr>
        <w:fldChar w:fldCharType="end"/>
      </w:r>
      <w:r w:rsidR="008B2072" w:rsidRPr="00C70449">
        <w:rPr>
          <w:rFonts w:eastAsiaTheme="minorEastAsia" w:cstheme="minorHAnsi"/>
        </w:rPr>
        <w:t>.</w:t>
      </w:r>
      <w:r>
        <w:rPr>
          <w:rFonts w:eastAsiaTheme="minorEastAsia" w:cstheme="minorHAnsi"/>
        </w:rPr>
        <w:t xml:space="preserve"> If we instead</w:t>
      </w:r>
      <w:r w:rsidR="008B2072" w:rsidRPr="00C70449">
        <w:rPr>
          <w:rFonts w:eastAsiaTheme="minorEastAsia" w:cstheme="minorHAnsi"/>
        </w:rPr>
        <w:t xml:space="preserve"> </w:t>
      </w:r>
      <w:r>
        <w:rPr>
          <w:rFonts w:eastAsiaTheme="minorEastAsia" w:cstheme="minorHAnsi"/>
        </w:rPr>
        <w:t>use</w:t>
      </w:r>
      <w:r w:rsidR="00DF48D0" w:rsidRPr="00C70449">
        <w:rPr>
          <w:rFonts w:eastAsiaTheme="minorEastAsia" w:cstheme="minorHAnsi"/>
        </w:rPr>
        <w:t xml:space="preserve"> our own data for Denmark to</w:t>
      </w:r>
      <w:r w:rsidR="008B2072" w:rsidRPr="00C70449">
        <w:rPr>
          <w:rFonts w:eastAsiaTheme="minorEastAsia" w:cstheme="minorHAnsi"/>
        </w:rPr>
        <w:t xml:space="preserve"> estimate</w:t>
      </w:r>
      <w:r w:rsidR="00DF48D0" w:rsidRPr="00C70449">
        <w:rPr>
          <w:rFonts w:eastAsiaTheme="minorEastAsia" w:cstheme="minorHAnsi"/>
        </w:rPr>
        <w:t xml:space="preserve"> a relationship</w:t>
      </w:r>
      <w:r w:rsidR="008B2072" w:rsidRPr="00C70449">
        <w:rPr>
          <w:rFonts w:eastAsiaTheme="minorEastAsia" w:cstheme="minorHAnsi"/>
        </w:rPr>
        <w:t xml:space="preserve"> </w:t>
      </w:r>
      <w:r w:rsidR="00DF48D0" w:rsidRPr="00C70449">
        <w:rPr>
          <w:rFonts w:eastAsiaTheme="minorEastAsia" w:cstheme="minorHAnsi"/>
        </w:rPr>
        <w:t>between</w:t>
      </w:r>
      <w:r w:rsidR="008B2072" w:rsidRPr="00C70449">
        <w:rPr>
          <w:rFonts w:eastAsiaTheme="minorEastAsia" w:cstheme="minorHAnsi"/>
        </w:rPr>
        <w:t xml:space="preserve"> the level of income insurance </w:t>
      </w:r>
      <w:r w:rsidR="00DF48D0" w:rsidRPr="00C70449">
        <w:rPr>
          <w:rFonts w:eastAsiaTheme="minorEastAsia" w:cstheme="minorHAnsi"/>
        </w:rPr>
        <w:t>and</w:t>
      </w:r>
      <w:r w:rsidR="008B2072" w:rsidRPr="00C70449">
        <w:rPr>
          <w:rFonts w:eastAsiaTheme="minorEastAsia" w:cstheme="minorHAnsi"/>
        </w:rPr>
        <w:t xml:space="preserve"> wage</w:t>
      </w:r>
      <w:r w:rsidR="00DF48D0" w:rsidRPr="00C70449">
        <w:rPr>
          <w:rFonts w:eastAsiaTheme="minorEastAsia" w:cstheme="minorHAnsi"/>
        </w:rPr>
        <w:t xml:space="preserve">s, including the average level of </w:t>
      </w:r>
      <w:r>
        <w:rPr>
          <w:rFonts w:eastAsiaTheme="minorEastAsia" w:cstheme="minorHAnsi"/>
        </w:rPr>
        <w:t>income insurance</w:t>
      </w:r>
      <w:r w:rsidR="00DF48D0" w:rsidRPr="00C70449">
        <w:rPr>
          <w:rFonts w:eastAsiaTheme="minorEastAsia" w:cstheme="minorHAnsi"/>
        </w:rPr>
        <w:t xml:space="preserve"> in the wage equation of our model</w:t>
      </w:r>
      <w:r w:rsidR="008B2072" w:rsidRPr="00C70449">
        <w:rPr>
          <w:rFonts w:eastAsiaTheme="minorEastAsia" w:cstheme="minorHAnsi"/>
        </w:rPr>
        <w:t>, we find no significant relationship</w:t>
      </w:r>
      <w:r w:rsidR="002A091E">
        <w:rPr>
          <w:rFonts w:eastAsiaTheme="minorEastAsia" w:cstheme="minorHAnsi"/>
        </w:rPr>
        <w:t xml:space="preserve"> in the </w:t>
      </w:r>
      <w:r w:rsidR="002A091E" w:rsidRPr="00C70449">
        <w:rPr>
          <w:rFonts w:eastAsiaTheme="minorEastAsia" w:cstheme="minorHAnsi"/>
        </w:rPr>
        <w:t>long run</w:t>
      </w:r>
      <w:r w:rsidR="00DF48D0" w:rsidRPr="00C70449">
        <w:rPr>
          <w:rFonts w:eastAsiaTheme="minorEastAsia" w:cstheme="minorHAnsi"/>
        </w:rPr>
        <w:t>.</w:t>
      </w:r>
      <w:r w:rsidR="008B2072" w:rsidRPr="00C70449">
        <w:rPr>
          <w:rFonts w:eastAsiaTheme="minorEastAsia" w:cstheme="minorHAnsi"/>
        </w:rPr>
        <w:t xml:space="preserve"> </w:t>
      </w:r>
      <w:r w:rsidR="00DF48D0" w:rsidRPr="00C70449">
        <w:rPr>
          <w:rFonts w:eastAsiaTheme="minorEastAsia" w:cstheme="minorHAnsi"/>
        </w:rPr>
        <w:t>U</w:t>
      </w:r>
      <w:r w:rsidR="008B2072" w:rsidRPr="00C70449">
        <w:rPr>
          <w:rFonts w:eastAsiaTheme="minorEastAsia" w:cstheme="minorHAnsi"/>
        </w:rPr>
        <w:t xml:space="preserve">sing this as an argumentation to exclude the wage-channel, </w:t>
      </w:r>
      <w:r w:rsidR="00DF48D0" w:rsidRPr="00C70449">
        <w:rPr>
          <w:rFonts w:eastAsiaTheme="minorEastAsia" w:cstheme="minorHAnsi"/>
        </w:rPr>
        <w:t xml:space="preserve">we instead estimate the elasticity of the macroeconomic effects to be -0.04, leaving the total macro elasticity to be 0.47. </w:t>
      </w:r>
      <w:r>
        <w:rPr>
          <w:rFonts w:eastAsiaTheme="minorEastAsia" w:cstheme="minorHAnsi"/>
        </w:rPr>
        <w:t>Applying</w:t>
      </w:r>
      <w:r w:rsidR="00DF48D0" w:rsidRPr="00C70449">
        <w:rPr>
          <w:rFonts w:eastAsiaTheme="minorEastAsia" w:cstheme="minorHAnsi"/>
        </w:rPr>
        <w:t xml:space="preserve"> this estimate in the Baily-Chetty function we reach the opposite conclusion where the marginal gains from increasing the level of income insurance exceeds the marginal costs, favoring a</w:t>
      </w:r>
      <w:r>
        <w:rPr>
          <w:rFonts w:eastAsiaTheme="minorEastAsia" w:cstheme="minorHAnsi"/>
        </w:rPr>
        <w:t>n</w:t>
      </w:r>
      <w:r w:rsidR="00DF48D0" w:rsidRPr="00C70449">
        <w:rPr>
          <w:rFonts w:eastAsiaTheme="minorEastAsia" w:cstheme="minorHAnsi"/>
        </w:rPr>
        <w:t xml:space="preserve"> increase in the compensation rate, thereby making the decision to suppress the regulation </w:t>
      </w:r>
      <w:r w:rsidR="004356CA">
        <w:rPr>
          <w:rFonts w:eastAsiaTheme="minorEastAsia" w:cstheme="minorHAnsi"/>
        </w:rPr>
        <w:t>of unemployment benefits</w:t>
      </w:r>
      <w:r w:rsidR="00DF48D0" w:rsidRPr="00C70449">
        <w:rPr>
          <w:rFonts w:eastAsiaTheme="minorEastAsia" w:cstheme="minorHAnsi"/>
        </w:rPr>
        <w:t xml:space="preserve"> </w:t>
      </w:r>
      <w:r w:rsidR="00483DF4">
        <w:rPr>
          <w:rFonts w:eastAsiaTheme="minorEastAsia" w:cstheme="minorHAnsi"/>
        </w:rPr>
        <w:t>the wrong choice</w:t>
      </w:r>
      <w:r w:rsidR="00DF48D0" w:rsidRPr="00C70449">
        <w:rPr>
          <w:rFonts w:eastAsiaTheme="minorEastAsia" w:cstheme="minorHAnsi"/>
        </w:rPr>
        <w:t>.</w:t>
      </w:r>
    </w:p>
    <w:p w14:paraId="0C3F450D" w14:textId="120DCD44" w:rsidR="00A34CCC" w:rsidRPr="00897F9F" w:rsidRDefault="00DF48D0" w:rsidP="009A3954">
      <w:pPr>
        <w:pStyle w:val="Overskrift1"/>
        <w:rPr>
          <w:rFonts w:eastAsiaTheme="minorEastAsia"/>
          <w:sz w:val="28"/>
          <w:szCs w:val="28"/>
        </w:rPr>
      </w:pPr>
      <w:r w:rsidRPr="00897F9F">
        <w:rPr>
          <w:rFonts w:eastAsiaTheme="minorEastAsia"/>
          <w:sz w:val="28"/>
          <w:szCs w:val="28"/>
        </w:rPr>
        <w:t xml:space="preserve">Conclusion </w:t>
      </w:r>
    </w:p>
    <w:p w14:paraId="2ED4526B" w14:textId="3D951015" w:rsidR="00274099" w:rsidRPr="00F0296F" w:rsidRDefault="00274099" w:rsidP="008D1C46">
      <w:pPr>
        <w:spacing w:line="360" w:lineRule="auto"/>
      </w:pPr>
      <w:r w:rsidRPr="00F0296F">
        <w:t xml:space="preserve">In this paper we present an alternative of using the purely micro-founded models. We do this utilizing the quarterly Stock-Flow-Consistent model for the Danish economy </w:t>
      </w:r>
      <w:r w:rsidR="00F0296F" w:rsidRPr="00F0296F">
        <w:t xml:space="preserve">built by </w:t>
      </w:r>
      <w:r w:rsidRPr="00F0296F">
        <w:rPr>
          <w:noProof/>
        </w:rPr>
        <w:t>Byrialsen et al.</w:t>
      </w:r>
      <w:r w:rsidRPr="00F0296F">
        <w:t xml:space="preserve"> </w:t>
      </w:r>
      <w:r w:rsidRPr="00F0296F">
        <w:fldChar w:fldCharType="begin" w:fldLock="1"/>
      </w:r>
      <w:r w:rsidRPr="00F0296F">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Pr="00F0296F">
        <w:fldChar w:fldCharType="separate"/>
      </w:r>
      <w:r w:rsidRPr="00F0296F">
        <w:rPr>
          <w:noProof/>
        </w:rPr>
        <w:t>(2022)</w:t>
      </w:r>
      <w:r w:rsidRPr="00F0296F">
        <w:fldChar w:fldCharType="end"/>
      </w:r>
      <w:r w:rsidR="00F0296F">
        <w:t xml:space="preserve"> by</w:t>
      </w:r>
      <w:r w:rsidRPr="00F0296F">
        <w:t xml:space="preserve"> </w:t>
      </w:r>
      <w:r w:rsidR="00F0296F" w:rsidRPr="00F0296F">
        <w:t xml:space="preserve">incorporating the Danish income insurance program within the model, as well as introducing  three </w:t>
      </w:r>
      <w:r w:rsidR="00F0296F" w:rsidRPr="00F0296F">
        <w:lastRenderedPageBreak/>
        <w:t xml:space="preserve">macroeconomic channels in which the </w:t>
      </w:r>
      <w:r w:rsidR="00D932B7" w:rsidRPr="00D932B7">
        <w:t xml:space="preserve"> </w:t>
      </w:r>
      <w:r w:rsidR="00D932B7" w:rsidRPr="00274099">
        <w:t xml:space="preserve">income insurance </w:t>
      </w:r>
      <w:r w:rsidR="00D932B7">
        <w:t>program</w:t>
      </w:r>
      <w:r w:rsidR="00F0296F" w:rsidRPr="00F0296F">
        <w:t xml:space="preserve"> affects the economy</w:t>
      </w:r>
      <w:r w:rsidRPr="00F0296F">
        <w:t xml:space="preserve">. </w:t>
      </w:r>
      <w:r w:rsidR="00F0296F">
        <w:t>When performing a counterfactual analysis in removing the suppressing of the state regulation percentage, we find that the three macroeconomic channel together increase unemployment by 1</w:t>
      </w:r>
      <w:r w:rsidR="000802F2">
        <w:t>45</w:t>
      </w:r>
      <w:r w:rsidR="00F0296F">
        <w:t>0 people, leaving us with an elasticity of these macroeconomic effects in the range of 0.</w:t>
      </w:r>
      <w:r w:rsidR="000802F2">
        <w:t>2</w:t>
      </w:r>
      <w:r w:rsidR="00F0296F">
        <w:t>5-0.</w:t>
      </w:r>
      <w:r w:rsidR="000802F2">
        <w:t>3</w:t>
      </w:r>
      <w:r w:rsidR="00F0296F">
        <w:t xml:space="preserve">. </w:t>
      </w:r>
      <w:r w:rsidR="00403B37">
        <w:rPr>
          <w:rFonts w:cstheme="minorHAnsi"/>
        </w:rPr>
        <w:t xml:space="preserve">We use </w:t>
      </w:r>
      <w:r w:rsidR="00D932B7">
        <w:rPr>
          <w:rFonts w:cstheme="minorHAnsi"/>
        </w:rPr>
        <w:t xml:space="preserve">our estimated macro elastic together with the </w:t>
      </w:r>
      <w:r w:rsidR="00403B37">
        <w:rPr>
          <w:rFonts w:cstheme="minorHAnsi"/>
        </w:rPr>
        <w:t xml:space="preserve">estimated micro elasticity </w:t>
      </w:r>
      <w:r w:rsidR="00D932B7">
        <w:rPr>
          <w:rFonts w:cstheme="minorHAnsi"/>
        </w:rPr>
        <w:t xml:space="preserve">from the </w:t>
      </w:r>
      <w:r w:rsidR="00D932B7" w:rsidRPr="00274099">
        <w:t>income insurance model</w:t>
      </w:r>
      <w:r w:rsidR="00D932B7">
        <w:t xml:space="preserve"> </w:t>
      </w:r>
      <w:r w:rsidR="00D932B7" w:rsidRPr="00274099">
        <w:t>used by the government</w:t>
      </w:r>
      <w:r w:rsidR="00403B37">
        <w:rPr>
          <w:rFonts w:cstheme="minorHAnsi"/>
        </w:rPr>
        <w:t xml:space="preserve"> </w:t>
      </w:r>
      <w:r w:rsidR="00D932B7">
        <w:rPr>
          <w:rFonts w:cstheme="minorHAnsi"/>
        </w:rPr>
        <w:t>to</w:t>
      </w:r>
      <w:r w:rsidR="00403B37">
        <w:rPr>
          <w:rFonts w:cstheme="minorHAnsi"/>
        </w:rPr>
        <w:t xml:space="preserve"> evaluat</w:t>
      </w:r>
      <w:r w:rsidR="00D932B7">
        <w:rPr>
          <w:rFonts w:cstheme="minorHAnsi"/>
        </w:rPr>
        <w:t>e</w:t>
      </w:r>
      <w:r w:rsidR="00403B37">
        <w:rPr>
          <w:rFonts w:cstheme="minorHAnsi"/>
        </w:rPr>
        <w:t xml:space="preserve"> the </w:t>
      </w:r>
      <w:r w:rsidR="00955D5E">
        <w:rPr>
          <w:rFonts w:cstheme="minorHAnsi"/>
        </w:rPr>
        <w:t>decision to suppress the state regulation rate</w:t>
      </w:r>
      <w:r w:rsidR="00403B37">
        <w:rPr>
          <w:rFonts w:cstheme="minorHAnsi"/>
        </w:rPr>
        <w:t xml:space="preserve"> using the Baily-Chetty function. </w:t>
      </w:r>
      <w:r w:rsidR="00D932B7">
        <w:rPr>
          <w:rFonts w:cstheme="minorHAnsi"/>
        </w:rPr>
        <w:t>W</w:t>
      </w:r>
      <w:r w:rsidR="00403B37">
        <w:rPr>
          <w:rFonts w:cstheme="minorHAnsi"/>
        </w:rPr>
        <w:t xml:space="preserve">e </w:t>
      </w:r>
      <w:r w:rsidR="00CB03EE">
        <w:rPr>
          <w:rFonts w:cstheme="minorHAnsi"/>
        </w:rPr>
        <w:t xml:space="preserve">do </w:t>
      </w:r>
      <w:r w:rsidR="00403B37">
        <w:rPr>
          <w:rFonts w:cstheme="minorHAnsi"/>
        </w:rPr>
        <w:t xml:space="preserve">find </w:t>
      </w:r>
      <w:r w:rsidR="00CB03EE">
        <w:rPr>
          <w:rFonts w:cstheme="minorHAnsi"/>
        </w:rPr>
        <w:t>support for</w:t>
      </w:r>
      <w:r w:rsidR="00403B37">
        <w:rPr>
          <w:rFonts w:cstheme="minorHAnsi"/>
        </w:rPr>
        <w:t xml:space="preserve"> the political decision to suppress the </w:t>
      </w:r>
      <w:r w:rsidR="004356CA" w:rsidRPr="00C70449">
        <w:rPr>
          <w:rFonts w:eastAsiaTheme="minorEastAsia" w:cstheme="minorHAnsi"/>
        </w:rPr>
        <w:t xml:space="preserve">regulation </w:t>
      </w:r>
      <w:r w:rsidR="004356CA">
        <w:rPr>
          <w:rFonts w:eastAsiaTheme="minorEastAsia" w:cstheme="minorHAnsi"/>
        </w:rPr>
        <w:t>of unemployment benefits</w:t>
      </w:r>
      <w:r w:rsidR="00403B37" w:rsidRPr="009A3954">
        <w:rPr>
          <w:rFonts w:cstheme="minorHAnsi"/>
        </w:rPr>
        <w:t xml:space="preserve">. </w:t>
      </w:r>
      <w:r w:rsidR="00955D5E">
        <w:rPr>
          <w:rFonts w:cstheme="minorHAnsi"/>
        </w:rPr>
        <w:br/>
      </w:r>
      <w:r w:rsidR="00CB03EE">
        <w:rPr>
          <w:rFonts w:cstheme="minorHAnsi"/>
        </w:rPr>
        <w:t xml:space="preserve">However, </w:t>
      </w:r>
      <w:r w:rsidR="00955D5E">
        <w:rPr>
          <w:rFonts w:cstheme="minorHAnsi"/>
        </w:rPr>
        <w:t>we find t</w:t>
      </w:r>
      <w:r w:rsidR="009A3954" w:rsidRPr="009A3954">
        <w:rPr>
          <w:rFonts w:cstheme="minorHAnsi"/>
        </w:rPr>
        <w:t>his conclusion</w:t>
      </w:r>
      <w:r w:rsidR="00C04359">
        <w:rPr>
          <w:rFonts w:cstheme="minorHAnsi"/>
        </w:rPr>
        <w:t xml:space="preserve"> to</w:t>
      </w:r>
      <w:r w:rsidR="009A3954" w:rsidRPr="009A3954">
        <w:rPr>
          <w:rFonts w:cstheme="minorHAnsi"/>
        </w:rPr>
        <w:t xml:space="preserve"> heavily rel</w:t>
      </w:r>
      <w:r w:rsidR="00C04359">
        <w:rPr>
          <w:rFonts w:cstheme="minorHAnsi"/>
        </w:rPr>
        <w:t>y</w:t>
      </w:r>
      <w:r w:rsidR="009A3954" w:rsidRPr="009A3954">
        <w:rPr>
          <w:rFonts w:cstheme="minorHAnsi"/>
        </w:rPr>
        <w:t xml:space="preserve"> on two assumptions</w:t>
      </w:r>
      <w:r w:rsidR="00CB03EE">
        <w:rPr>
          <w:rFonts w:cstheme="minorHAnsi"/>
        </w:rPr>
        <w:t xml:space="preserve">, where especially the </w:t>
      </w:r>
      <w:r w:rsidR="009A3954" w:rsidRPr="009A3954">
        <w:t>assum</w:t>
      </w:r>
      <w:r w:rsidR="00CB03EE">
        <w:t>ption that</w:t>
      </w:r>
      <w:r w:rsidR="009A3954" w:rsidRPr="009A3954">
        <w:t xml:space="preserve"> worker unions in Denmark </w:t>
      </w:r>
      <w:r w:rsidR="00CB03EE">
        <w:t>are</w:t>
      </w:r>
      <w:r w:rsidR="009A3954" w:rsidRPr="009A3954">
        <w:t xml:space="preserve"> capable of affecting the wages when the gap between the level of income insurance and wages </w:t>
      </w:r>
      <w:r w:rsidR="00CB03EE">
        <w:t>gets</w:t>
      </w:r>
      <w:r w:rsidR="009A3954" w:rsidRPr="009A3954">
        <w:t xml:space="preserve"> small. </w:t>
      </w:r>
      <w:r w:rsidR="00CB03EE">
        <w:t>W</w:t>
      </w:r>
      <w:r w:rsidR="00955D5E">
        <w:t>e</w:t>
      </w:r>
      <w:r w:rsidR="001B7087">
        <w:t xml:space="preserve"> do not</w:t>
      </w:r>
      <w:r w:rsidR="00955D5E">
        <w:t xml:space="preserve"> find</w:t>
      </w:r>
      <w:r w:rsidR="009A3954" w:rsidRPr="009A3954">
        <w:t xml:space="preserve"> empirical evidence for </w:t>
      </w:r>
      <w:r w:rsidR="00CB03EE">
        <w:t>a</w:t>
      </w:r>
      <w:r w:rsidR="009A3954" w:rsidRPr="009A3954">
        <w:t xml:space="preserve"> significant relationship between the level of </w:t>
      </w:r>
      <w:r w:rsidR="00C04359">
        <w:t>income insurance</w:t>
      </w:r>
      <w:r w:rsidR="009A3954" w:rsidRPr="009A3954">
        <w:t xml:space="preserve"> and wages</w:t>
      </w:r>
      <w:r w:rsidR="00CB03EE">
        <w:t>, which</w:t>
      </w:r>
      <w:r w:rsidR="00955D5E">
        <w:t xml:space="preserve"> suggests </w:t>
      </w:r>
      <w:r w:rsidR="00CB03EE">
        <w:t xml:space="preserve">a </w:t>
      </w:r>
      <w:r w:rsidR="009A3954" w:rsidRPr="009A3954">
        <w:t>macro elasticity</w:t>
      </w:r>
      <w:r w:rsidR="00955D5E">
        <w:t xml:space="preserve"> of</w:t>
      </w:r>
      <w:r w:rsidR="009A3954" w:rsidRPr="009A3954">
        <w:t xml:space="preserve"> 0.47 instead of 0.89</w:t>
      </w:r>
      <w:r w:rsidR="00CB03EE">
        <w:t>. This change in elasticity actually</w:t>
      </w:r>
      <w:r w:rsidR="009A3954" w:rsidRPr="009A3954">
        <w:t xml:space="preserve"> </w:t>
      </w:r>
      <w:r w:rsidR="00CB03EE">
        <w:t>results</w:t>
      </w:r>
      <w:r w:rsidR="009A3954" w:rsidRPr="009A3954">
        <w:t xml:space="preserve"> in the opposite conclusion, </w:t>
      </w:r>
      <w:r w:rsidR="00CB03EE">
        <w:t xml:space="preserve">questioning </w:t>
      </w:r>
      <w:r w:rsidR="009A3954" w:rsidRPr="009A3954">
        <w:t xml:space="preserve">the political decision to suppress the </w:t>
      </w:r>
      <w:r w:rsidR="004356CA" w:rsidRPr="00C70449">
        <w:rPr>
          <w:rFonts w:eastAsiaTheme="minorEastAsia" w:cstheme="minorHAnsi"/>
        </w:rPr>
        <w:t xml:space="preserve">regulation </w:t>
      </w:r>
      <w:r w:rsidR="004356CA">
        <w:rPr>
          <w:rFonts w:eastAsiaTheme="minorEastAsia" w:cstheme="minorHAnsi"/>
        </w:rPr>
        <w:t>of unemployment benefits</w:t>
      </w:r>
      <w:r w:rsidR="009A3954" w:rsidRPr="009A3954">
        <w:t>.</w:t>
      </w:r>
    </w:p>
    <w:p w14:paraId="365DA193" w14:textId="410C4943" w:rsidR="00274099" w:rsidRDefault="00274099" w:rsidP="008D1C46">
      <w:pPr>
        <w:spacing w:line="360" w:lineRule="auto"/>
        <w:rPr>
          <w:sz w:val="24"/>
          <w:szCs w:val="24"/>
        </w:rPr>
      </w:pPr>
    </w:p>
    <w:p w14:paraId="521E710D" w14:textId="74E3E805" w:rsidR="00274099" w:rsidRDefault="00274099" w:rsidP="008D1C46">
      <w:pPr>
        <w:spacing w:line="360" w:lineRule="auto"/>
        <w:rPr>
          <w:sz w:val="24"/>
          <w:szCs w:val="24"/>
        </w:rPr>
      </w:pPr>
    </w:p>
    <w:p w14:paraId="66490206" w14:textId="77777777" w:rsidR="00274099" w:rsidRPr="00A34CCC" w:rsidRDefault="00274099" w:rsidP="008D1C46">
      <w:pPr>
        <w:spacing w:line="360" w:lineRule="auto"/>
      </w:pPr>
    </w:p>
    <w:sectPr w:rsidR="00274099" w:rsidRPr="00A34CCC" w:rsidSect="003B5240">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A706C8" w14:textId="77777777" w:rsidR="00A777CE" w:rsidRDefault="00A777CE" w:rsidP="00B508C6">
      <w:pPr>
        <w:spacing w:after="0" w:line="240" w:lineRule="auto"/>
      </w:pPr>
      <w:r>
        <w:separator/>
      </w:r>
    </w:p>
  </w:endnote>
  <w:endnote w:type="continuationSeparator" w:id="0">
    <w:p w14:paraId="3A03597B" w14:textId="77777777" w:rsidR="00A777CE" w:rsidRDefault="00A777CE" w:rsidP="00B508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2CCDD3" w14:textId="77777777" w:rsidR="00A777CE" w:rsidRDefault="00A777CE" w:rsidP="00B508C6">
      <w:pPr>
        <w:spacing w:after="0" w:line="240" w:lineRule="auto"/>
      </w:pPr>
      <w:r>
        <w:separator/>
      </w:r>
    </w:p>
  </w:footnote>
  <w:footnote w:type="continuationSeparator" w:id="0">
    <w:p w14:paraId="585D5540" w14:textId="77777777" w:rsidR="00A777CE" w:rsidRDefault="00A777CE" w:rsidP="00B508C6">
      <w:pPr>
        <w:spacing w:after="0" w:line="240" w:lineRule="auto"/>
      </w:pPr>
      <w:r>
        <w:continuationSeparator/>
      </w:r>
    </w:p>
  </w:footnote>
  <w:footnote w:id="1">
    <w:p w14:paraId="3C4DDD50" w14:textId="77777777" w:rsidR="00D30B53" w:rsidRPr="002A5F62" w:rsidRDefault="00D30B53" w:rsidP="00D30B53">
      <w:pPr>
        <w:pStyle w:val="Fodnotetekst"/>
      </w:pPr>
      <w:r w:rsidRPr="002A5F62">
        <w:rPr>
          <w:rStyle w:val="Fodnotehenvisning"/>
        </w:rPr>
        <w:footnoteRef/>
      </w:r>
      <w:r w:rsidRPr="002A5F62">
        <w:t xml:space="preserve"> The share of workers being part of the income insurance program. </w:t>
      </w:r>
    </w:p>
  </w:footnote>
  <w:footnote w:id="2">
    <w:p w14:paraId="32D8D0FE" w14:textId="58921248" w:rsidR="002A5F62" w:rsidRPr="002A5F62" w:rsidRDefault="002A5F62">
      <w:pPr>
        <w:pStyle w:val="Fodnotetekst"/>
      </w:pPr>
      <w:r>
        <w:rPr>
          <w:rStyle w:val="Fodnotehenvisning"/>
        </w:rPr>
        <w:footnoteRef/>
      </w:r>
      <w:r>
        <w:t xml:space="preserve"> </w:t>
      </w:r>
      <w:r w:rsidRPr="002A5F62">
        <w:t>As the demand channel is built into the baseline model, this channel will also affect the results of the two additional channels.</w:t>
      </w:r>
    </w:p>
  </w:footnote>
  <w:footnote w:id="3">
    <w:p w14:paraId="27D0C312" w14:textId="6CC556FD" w:rsidR="00B508C6" w:rsidRPr="00B508C6" w:rsidRDefault="00B508C6">
      <w:pPr>
        <w:pStyle w:val="Fodnotetekst"/>
      </w:pPr>
      <w:r w:rsidRPr="002A5F62">
        <w:rPr>
          <w:rStyle w:val="Fodnotehenvisning"/>
        </w:rPr>
        <w:footnoteRef/>
      </w:r>
      <w:r w:rsidRPr="002A5F62">
        <w:t xml:space="preserve"> </w:t>
      </w:r>
      <w:r w:rsidRPr="002A5F62">
        <w:rPr>
          <w:rFonts w:cstheme="minorHAnsi"/>
        </w:rPr>
        <w:t xml:space="preserve">Which is giving us an elasticity of income insurance on wages close to the one found by </w:t>
      </w:r>
      <w:r w:rsidRPr="002A5F62">
        <w:rPr>
          <w:rFonts w:cstheme="minorHAnsi"/>
        </w:rPr>
        <w:fldChar w:fldCharType="begin" w:fldLock="1"/>
      </w:r>
      <w:r w:rsidRPr="002A5F62">
        <w:rPr>
          <w:rFonts w:cstheme="minorHAnsi"/>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Pr="002A5F62">
        <w:rPr>
          <w:rFonts w:cstheme="minorHAnsi"/>
        </w:rPr>
        <w:fldChar w:fldCharType="separate"/>
      </w:r>
      <w:r w:rsidRPr="002A5F62">
        <w:rPr>
          <w:rFonts w:cstheme="minorHAnsi"/>
          <w:noProof/>
        </w:rPr>
        <w:t>(Fredriksson &amp; Söderström, 2020)</w:t>
      </w:r>
      <w:r w:rsidRPr="002A5F62">
        <w:rPr>
          <w:rFonts w:cstheme="minorHAnsi"/>
        </w:rPr>
        <w:fldChar w:fldCharType="end"/>
      </w:r>
      <w:r w:rsidRPr="002A5F62">
        <w:rPr>
          <w:rFonts w:cstheme="minorHAnsi"/>
        </w:rPr>
        <w:t xml:space="preserve"> of 0.2-0.3.</w:t>
      </w:r>
    </w:p>
  </w:footnote>
  <w:footnote w:id="4">
    <w:p w14:paraId="19979BD6" w14:textId="77777777" w:rsidR="00447278" w:rsidRPr="00454710" w:rsidRDefault="00447278" w:rsidP="00447278">
      <w:pPr>
        <w:pStyle w:val="Fodnotetekst"/>
      </w:pPr>
      <w:r>
        <w:rPr>
          <w:rStyle w:val="Fodnotehenvisning"/>
        </w:rPr>
        <w:footnoteRef/>
      </w:r>
      <w:r>
        <w:t xml:space="preserve"> As we use a dynamic model, we obtain an estimate of the elasticity for each quarter, as the shock is still active at the end date of 2020Q1 we use the 4 latest values to estimate the elasticity. </w:t>
      </w:r>
    </w:p>
  </w:footnote>
  <w:footnote w:id="5">
    <w:p w14:paraId="131C3EE9" w14:textId="77777777" w:rsidR="0076507F" w:rsidRPr="005900D2" w:rsidRDefault="0076507F" w:rsidP="0076507F">
      <w:pPr>
        <w:pStyle w:val="Fodnotetekst"/>
      </w:pPr>
      <w:r w:rsidRPr="00967F45">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6">
    <w:p w14:paraId="50EC5F46" w14:textId="77777777" w:rsidR="006B58BF" w:rsidRPr="005900D2" w:rsidRDefault="006B58BF" w:rsidP="006B58BF">
      <w:pPr>
        <w:pStyle w:val="Fodnotetekst"/>
      </w:pPr>
      <w:r w:rsidRPr="00967F45">
        <w:rPr>
          <w:rStyle w:val="Fodnotehenvisning"/>
        </w:rPr>
        <w:footnoteRef/>
      </w:r>
      <w:r>
        <w:t xml:space="preserve"> </w:t>
      </w:r>
      <w:r>
        <w:rPr>
          <w:rStyle w:val="cf01"/>
        </w:rPr>
        <w:t>Evaluated in 2025, so that the full effects have been carried through.</w:t>
      </w:r>
    </w:p>
  </w:footnote>
  <w:footnote w:id="7">
    <w:p w14:paraId="660F3504" w14:textId="77777777" w:rsidR="006B58BF" w:rsidRPr="005900D2" w:rsidRDefault="006B58BF" w:rsidP="006B58BF">
      <w:pPr>
        <w:pStyle w:val="Fodnotetekst"/>
      </w:pPr>
      <w:r w:rsidRPr="00967F45">
        <w:rPr>
          <w:rStyle w:val="Fodnotehenvisning"/>
        </w:rPr>
        <w:footnoteRef/>
      </w:r>
      <w:r>
        <w:t xml:space="preserve"> </w:t>
      </w:r>
      <w:r>
        <w:rPr>
          <w:rStyle w:val="cf01"/>
        </w:rPr>
        <w:t>As the participation rate is fixed the fall in employment will directly result in an increase in unemployment of the same amount.</w:t>
      </w:r>
    </w:p>
  </w:footnote>
  <w:footnote w:id="8">
    <w:p w14:paraId="53862D7E" w14:textId="77777777" w:rsidR="00FE1B13" w:rsidRPr="005900D2" w:rsidRDefault="00FE1B13" w:rsidP="00FE1B13">
      <w:pPr>
        <w:pStyle w:val="Fodnotetekst"/>
      </w:pPr>
      <w:r w:rsidRPr="00967F45">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oNotDisplayPageBoundaries/>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4CCC"/>
    <w:rsid w:val="00004BF6"/>
    <w:rsid w:val="000218F9"/>
    <w:rsid w:val="0004525B"/>
    <w:rsid w:val="0006019D"/>
    <w:rsid w:val="000802F2"/>
    <w:rsid w:val="000804B2"/>
    <w:rsid w:val="00086B63"/>
    <w:rsid w:val="000F4817"/>
    <w:rsid w:val="000F75CE"/>
    <w:rsid w:val="00157EB1"/>
    <w:rsid w:val="0016177D"/>
    <w:rsid w:val="001B7087"/>
    <w:rsid w:val="00221911"/>
    <w:rsid w:val="0022357C"/>
    <w:rsid w:val="0022396D"/>
    <w:rsid w:val="00274099"/>
    <w:rsid w:val="00291651"/>
    <w:rsid w:val="002A091E"/>
    <w:rsid w:val="002A5F62"/>
    <w:rsid w:val="003350DF"/>
    <w:rsid w:val="003674B6"/>
    <w:rsid w:val="00390417"/>
    <w:rsid w:val="003B5240"/>
    <w:rsid w:val="003E7F22"/>
    <w:rsid w:val="00403B37"/>
    <w:rsid w:val="00406430"/>
    <w:rsid w:val="004076DC"/>
    <w:rsid w:val="004356CA"/>
    <w:rsid w:val="00447278"/>
    <w:rsid w:val="00454710"/>
    <w:rsid w:val="00466EA8"/>
    <w:rsid w:val="00483DF4"/>
    <w:rsid w:val="00515D3C"/>
    <w:rsid w:val="00535643"/>
    <w:rsid w:val="00547D83"/>
    <w:rsid w:val="005C4392"/>
    <w:rsid w:val="005D5033"/>
    <w:rsid w:val="005D614F"/>
    <w:rsid w:val="005E3A87"/>
    <w:rsid w:val="00616864"/>
    <w:rsid w:val="00627C01"/>
    <w:rsid w:val="006527D6"/>
    <w:rsid w:val="00663F25"/>
    <w:rsid w:val="006B58BF"/>
    <w:rsid w:val="006E3850"/>
    <w:rsid w:val="00701105"/>
    <w:rsid w:val="00712695"/>
    <w:rsid w:val="00733461"/>
    <w:rsid w:val="007401E9"/>
    <w:rsid w:val="007429A4"/>
    <w:rsid w:val="00743C73"/>
    <w:rsid w:val="0076507F"/>
    <w:rsid w:val="007A2995"/>
    <w:rsid w:val="007A62C3"/>
    <w:rsid w:val="007E2156"/>
    <w:rsid w:val="007F0AA2"/>
    <w:rsid w:val="007F0EE1"/>
    <w:rsid w:val="008048DA"/>
    <w:rsid w:val="00812B7C"/>
    <w:rsid w:val="00885FD3"/>
    <w:rsid w:val="00897F9F"/>
    <w:rsid w:val="008B2072"/>
    <w:rsid w:val="008B3A72"/>
    <w:rsid w:val="008D1C46"/>
    <w:rsid w:val="00922426"/>
    <w:rsid w:val="0092519B"/>
    <w:rsid w:val="00927A3C"/>
    <w:rsid w:val="0095364A"/>
    <w:rsid w:val="00955D5E"/>
    <w:rsid w:val="009A276C"/>
    <w:rsid w:val="009A3954"/>
    <w:rsid w:val="00A103BE"/>
    <w:rsid w:val="00A34CCC"/>
    <w:rsid w:val="00A534D6"/>
    <w:rsid w:val="00A7281E"/>
    <w:rsid w:val="00A777CE"/>
    <w:rsid w:val="00AB4E64"/>
    <w:rsid w:val="00B508C6"/>
    <w:rsid w:val="00BD354B"/>
    <w:rsid w:val="00C04359"/>
    <w:rsid w:val="00C0622F"/>
    <w:rsid w:val="00C27CC4"/>
    <w:rsid w:val="00C44F20"/>
    <w:rsid w:val="00C70449"/>
    <w:rsid w:val="00C83B39"/>
    <w:rsid w:val="00C84119"/>
    <w:rsid w:val="00C90730"/>
    <w:rsid w:val="00C91DE0"/>
    <w:rsid w:val="00CB03EE"/>
    <w:rsid w:val="00D30B53"/>
    <w:rsid w:val="00D334D5"/>
    <w:rsid w:val="00D70247"/>
    <w:rsid w:val="00D932B7"/>
    <w:rsid w:val="00D97E8C"/>
    <w:rsid w:val="00DB2593"/>
    <w:rsid w:val="00DF48D0"/>
    <w:rsid w:val="00E07F15"/>
    <w:rsid w:val="00E21C04"/>
    <w:rsid w:val="00E541BD"/>
    <w:rsid w:val="00E84CAF"/>
    <w:rsid w:val="00EC20D7"/>
    <w:rsid w:val="00EE5AF3"/>
    <w:rsid w:val="00F0296F"/>
    <w:rsid w:val="00F471A3"/>
    <w:rsid w:val="00F53941"/>
    <w:rsid w:val="00F97121"/>
    <w:rsid w:val="00FC2D0D"/>
    <w:rsid w:val="00FE1B13"/>
    <w:rsid w:val="00FF09E5"/>
    <w:rsid w:val="00FF3D35"/>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E26932"/>
  <w15:chartTrackingRefBased/>
  <w15:docId w15:val="{7C1AAB4D-A047-49F9-8049-0D0F6E1F43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A34CC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06019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A34CCC"/>
    <w:rPr>
      <w:rFonts w:asciiTheme="majorHAnsi" w:eastAsiaTheme="majorEastAsia" w:hAnsiTheme="majorHAnsi" w:cstheme="majorBidi"/>
      <w:color w:val="2F5496" w:themeColor="accent1" w:themeShade="BF"/>
      <w:sz w:val="32"/>
      <w:szCs w:val="32"/>
    </w:rPr>
  </w:style>
  <w:style w:type="character" w:customStyle="1" w:styleId="Overskrift2Tegn">
    <w:name w:val="Overskrift 2 Tegn"/>
    <w:basedOn w:val="Standardskrifttypeiafsnit"/>
    <w:link w:val="Overskrift2"/>
    <w:uiPriority w:val="9"/>
    <w:rsid w:val="0006019D"/>
    <w:rPr>
      <w:rFonts w:asciiTheme="majorHAnsi" w:eastAsiaTheme="majorEastAsia" w:hAnsiTheme="majorHAnsi" w:cstheme="majorBidi"/>
      <w:color w:val="2F5496" w:themeColor="accent1" w:themeShade="BF"/>
      <w:sz w:val="26"/>
      <w:szCs w:val="26"/>
    </w:rPr>
  </w:style>
  <w:style w:type="character" w:styleId="Kommentarhenvisning">
    <w:name w:val="annotation reference"/>
    <w:basedOn w:val="Standardskrifttypeiafsnit"/>
    <w:uiPriority w:val="99"/>
    <w:semiHidden/>
    <w:unhideWhenUsed/>
    <w:rsid w:val="0006019D"/>
    <w:rPr>
      <w:sz w:val="16"/>
      <w:szCs w:val="16"/>
    </w:rPr>
  </w:style>
  <w:style w:type="paragraph" w:styleId="Kommentartekst">
    <w:name w:val="annotation text"/>
    <w:basedOn w:val="Normal"/>
    <w:link w:val="KommentartekstTegn"/>
    <w:uiPriority w:val="99"/>
    <w:unhideWhenUsed/>
    <w:rsid w:val="0006019D"/>
    <w:pPr>
      <w:spacing w:line="240" w:lineRule="auto"/>
    </w:pPr>
    <w:rPr>
      <w:sz w:val="20"/>
      <w:szCs w:val="20"/>
    </w:rPr>
  </w:style>
  <w:style w:type="character" w:customStyle="1" w:styleId="KommentartekstTegn">
    <w:name w:val="Kommentartekst Tegn"/>
    <w:basedOn w:val="Standardskrifttypeiafsnit"/>
    <w:link w:val="Kommentartekst"/>
    <w:uiPriority w:val="99"/>
    <w:rsid w:val="0006019D"/>
    <w:rPr>
      <w:sz w:val="20"/>
      <w:szCs w:val="20"/>
    </w:rPr>
  </w:style>
  <w:style w:type="paragraph" w:styleId="Billedtekst">
    <w:name w:val="caption"/>
    <w:basedOn w:val="Normal"/>
    <w:next w:val="Normal"/>
    <w:uiPriority w:val="35"/>
    <w:unhideWhenUsed/>
    <w:qFormat/>
    <w:rsid w:val="0006019D"/>
    <w:pPr>
      <w:spacing w:after="200" w:line="240" w:lineRule="auto"/>
    </w:pPr>
    <w:rPr>
      <w:i/>
      <w:iCs/>
      <w:color w:val="44546A" w:themeColor="text2"/>
      <w:sz w:val="18"/>
      <w:szCs w:val="18"/>
    </w:rPr>
  </w:style>
  <w:style w:type="paragraph" w:styleId="Kommentaremne">
    <w:name w:val="annotation subject"/>
    <w:basedOn w:val="Kommentartekst"/>
    <w:next w:val="Kommentartekst"/>
    <w:link w:val="KommentaremneTegn"/>
    <w:uiPriority w:val="99"/>
    <w:semiHidden/>
    <w:unhideWhenUsed/>
    <w:rsid w:val="007E2156"/>
    <w:rPr>
      <w:b/>
      <w:bCs/>
    </w:rPr>
  </w:style>
  <w:style w:type="character" w:customStyle="1" w:styleId="KommentaremneTegn">
    <w:name w:val="Kommentaremne Tegn"/>
    <w:basedOn w:val="KommentartekstTegn"/>
    <w:link w:val="Kommentaremne"/>
    <w:uiPriority w:val="99"/>
    <w:semiHidden/>
    <w:rsid w:val="007E2156"/>
    <w:rPr>
      <w:b/>
      <w:bCs/>
      <w:sz w:val="20"/>
      <w:szCs w:val="20"/>
    </w:rPr>
  </w:style>
  <w:style w:type="paragraph" w:styleId="Fodnotetekst">
    <w:name w:val="footnote text"/>
    <w:basedOn w:val="Normal"/>
    <w:link w:val="FodnotetekstTegn"/>
    <w:uiPriority w:val="99"/>
    <w:semiHidden/>
    <w:unhideWhenUsed/>
    <w:rsid w:val="00B508C6"/>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B508C6"/>
    <w:rPr>
      <w:sz w:val="20"/>
      <w:szCs w:val="20"/>
    </w:rPr>
  </w:style>
  <w:style w:type="character" w:styleId="Fodnotehenvisning">
    <w:name w:val="footnote reference"/>
    <w:basedOn w:val="Standardskrifttypeiafsnit"/>
    <w:uiPriority w:val="99"/>
    <w:semiHidden/>
    <w:unhideWhenUsed/>
    <w:rsid w:val="00B508C6"/>
    <w:rPr>
      <w:vertAlign w:val="superscript"/>
    </w:rPr>
  </w:style>
  <w:style w:type="character" w:customStyle="1" w:styleId="cf01">
    <w:name w:val="cf01"/>
    <w:basedOn w:val="Standardskrifttypeiafsnit"/>
    <w:rsid w:val="006B58BF"/>
    <w:rPr>
      <w:rFonts w:ascii="Segoe UI" w:hAnsi="Segoe UI" w:cs="Segoe UI" w:hint="default"/>
      <w:sz w:val="18"/>
      <w:szCs w:val="18"/>
    </w:rPr>
  </w:style>
  <w:style w:type="paragraph" w:styleId="Korrektur">
    <w:name w:val="Revision"/>
    <w:hidden/>
    <w:uiPriority w:val="99"/>
    <w:semiHidden/>
    <w:rsid w:val="00C90730"/>
    <w:pPr>
      <w:spacing w:after="0" w:line="240" w:lineRule="auto"/>
    </w:pPr>
  </w:style>
  <w:style w:type="paragraph" w:styleId="NormalWeb">
    <w:name w:val="Normal (Web)"/>
    <w:basedOn w:val="Normal"/>
    <w:uiPriority w:val="99"/>
    <w:semiHidden/>
    <w:unhideWhenUsed/>
    <w:rsid w:val="00E21C0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Standardskrifttypeiafsnit"/>
    <w:rsid w:val="00E21C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7801379">
      <w:bodyDiv w:val="1"/>
      <w:marLeft w:val="0"/>
      <w:marRight w:val="0"/>
      <w:marTop w:val="0"/>
      <w:marBottom w:val="0"/>
      <w:divBdr>
        <w:top w:val="none" w:sz="0" w:space="0" w:color="auto"/>
        <w:left w:val="none" w:sz="0" w:space="0" w:color="auto"/>
        <w:bottom w:val="none" w:sz="0" w:space="0" w:color="auto"/>
        <w:right w:val="none" w:sz="0" w:space="0" w:color="auto"/>
      </w:divBdr>
    </w:div>
    <w:div w:id="19702413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3551D0-0B2D-4B13-9D75-30B7217F74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7</Pages>
  <Words>5570</Words>
  <Characters>31750</Characters>
  <Application>Microsoft Office Word</Application>
  <DocSecurity>0</DocSecurity>
  <Lines>264</Lines>
  <Paragraphs>7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7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Thomsen</dc:creator>
  <cp:keywords/>
  <dc:description/>
  <cp:lastModifiedBy>Simon Thomsen</cp:lastModifiedBy>
  <cp:revision>6</cp:revision>
  <dcterms:created xsi:type="dcterms:W3CDTF">2022-11-30T12:52:00Z</dcterms:created>
  <dcterms:modified xsi:type="dcterms:W3CDTF">2022-12-01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